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02AFA0D7"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r w:rsidR="00B21A1A" w:rsidRPr="004758A9">
        <w:rPr>
          <w:rFonts w:ascii="Times New Roman" w:eastAsia="Times New Roman" w:hAnsi="Times New Roman" w:cs="Times New Roman"/>
          <w:sz w:val="24"/>
          <w:szCs w:val="24"/>
        </w:rPr>
        <w:t>Lin</w:t>
      </w:r>
      <w:r w:rsidR="00127DB5" w:rsidRPr="004758A9">
        <w:rPr>
          <w:rFonts w:ascii="Times New Roman" w:eastAsia="Times New Roman" w:hAnsi="Times New Roman" w:cs="Times New Roman"/>
          <w:sz w:val="24"/>
          <w:szCs w:val="24"/>
        </w:rPr>
        <w:t xml:space="preserve"> Chunshui </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del w:id="1" w:author="CHEVASSUS, Emmanuel" w:date="2024-12-11T21:25:00Z" w16du:dateUtc="2024-12-11T21:25:00Z">
        <w:r w:rsidR="00DC7B25" w:rsidDel="00DC7B25">
          <w:rPr>
            <w:rFonts w:ascii="Times New Roman" w:eastAsia="Times New Roman" w:hAnsi="Times New Roman" w:cs="Times New Roman"/>
            <w:sz w:val="24"/>
            <w:szCs w:val="24"/>
          </w:rPr>
          <w:delText xml:space="preserve"> D</w:delText>
        </w:r>
      </w:del>
      <w:r w:rsidR="00DC7B25">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325E1D14" w14:textId="6F6F4214" w:rsidR="00957943" w:rsidRPr="004758A9"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del w:id="2" w:author="CHEVASSUS, Emmanuel" w:date="2024-12-11T22:02:00Z" w16du:dateUtc="2024-12-11T22:02:00Z">
        <w:r w:rsidR="0051141D" w:rsidDel="0051141D">
          <w:rPr>
            <w:rFonts w:ascii="Times New Roman" w:hAnsi="Times New Roman" w:cs="Times New Roman"/>
            <w:sz w:val="20"/>
            <w:szCs w:val="20"/>
            <w:lang w:eastAsia="zh-CN"/>
          </w:rPr>
          <w:delText xml:space="preserve"> the</w:delText>
        </w:r>
        <w:r w:rsidR="008619DE" w:rsidDel="0051141D">
          <w:rPr>
            <w:rFonts w:ascii="Times New Roman" w:hAnsi="Times New Roman" w:cs="Times New Roman"/>
            <w:sz w:val="20"/>
            <w:szCs w:val="20"/>
            <w:lang w:eastAsia="zh-CN"/>
          </w:rPr>
          <w:delText xml:space="preserve"> </w:delText>
        </w:r>
      </w:del>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w:t>
      </w:r>
      <w:proofErr w:type="spellStart"/>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onic</w:t>
      </w:r>
      <w:proofErr w:type="spellEnd"/>
      <w:r w:rsidR="00420890" w:rsidRPr="004758A9">
        <w:rPr>
          <w:rFonts w:ascii="Times New Roman" w:eastAsia="Times New Roman" w:hAnsi="Times New Roman" w:cs="Times New Roman"/>
          <w:sz w:val="20"/>
          <w:szCs w:val="20"/>
        </w:rPr>
        <w:t xml:space="preserve">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r w:rsidR="00C93043">
        <w:rPr>
          <w:rFonts w:ascii="Times New Roman" w:eastAsia="Times New Roman" w:hAnsi="Times New Roman" w:cs="Times New Roman"/>
          <w:sz w:val="20"/>
          <w:szCs w:val="20"/>
        </w:rPr>
        <w:t>.</w:t>
      </w:r>
      <w:r w:rsidR="001F351A">
        <w:rPr>
          <w:rFonts w:ascii="Times New Roman" w:eastAsia="Times New Roman" w:hAnsi="Times New Roman" w:cs="Times New Roman"/>
          <w:sz w:val="20"/>
          <w:szCs w:val="20"/>
        </w:rPr>
        <w:t xml:space="preserve"> </w:t>
      </w:r>
      <w:ins w:id="3" w:author="CHEVASSUS, Emmanuel" w:date="2024-12-12T10:59:00Z" w16du:dateUtc="2024-12-12T10:59:00Z">
        <w:r w:rsidR="001F351A">
          <w:rPr>
            <w:rFonts w:ascii="Times New Roman" w:eastAsia="Times New Roman" w:hAnsi="Times New Roman" w:cs="Times New Roman"/>
            <w:sz w:val="20"/>
            <w:szCs w:val="20"/>
          </w:rPr>
          <w:t>Elemental ratios (O:C-H:C) were derived for each of these factors: PMOA (0.66-1.16), MO-OOA (0.78-1.39), MSA-OA (0.66-1.39) and Peat-OA (0.43-1.34). The specific O:C-H:C range for MO-OOA hints at aliphatic and lignin-like compounds</w:t>
        </w:r>
        <w:r w:rsidR="001F351A" w:rsidRPr="00C93043">
          <w:rPr>
            <w:rFonts w:ascii="Times New Roman" w:eastAsia="Times New Roman" w:hAnsi="Times New Roman" w:cs="Times New Roman"/>
            <w:sz w:val="20"/>
            <w:szCs w:val="20"/>
          </w:rPr>
          <w:t xml:space="preserve"> </w:t>
        </w:r>
        <w:r w:rsidR="001F351A">
          <w:rPr>
            <w:rFonts w:ascii="Times New Roman" w:eastAsia="Times New Roman" w:hAnsi="Times New Roman" w:cs="Times New Roman"/>
            <w:sz w:val="20"/>
            <w:szCs w:val="20"/>
          </w:rPr>
          <w:t>contributing to more oxidised organic aerosol</w:t>
        </w:r>
        <w:r w:rsidR="001F351A">
          <w:rPr>
            <w:rFonts w:ascii="Times New Roman" w:eastAsia="Times New Roman" w:hAnsi="Times New Roman" w:cs="Times New Roman"/>
            <w:sz w:val="20"/>
            <w:szCs w:val="20"/>
          </w:rPr>
          <w:t xml:space="preserve"> formation</w:t>
        </w:r>
      </w:ins>
      <w:r w:rsidR="001F351A">
        <w:rPr>
          <w:rFonts w:ascii="Times New Roman" w:eastAsia="Times New Roman" w:hAnsi="Times New Roman" w:cs="Times New Roman"/>
          <w:sz w:val="20"/>
          <w:szCs w:val="20"/>
        </w:rPr>
        <w:t>.</w:t>
      </w:r>
      <w:r w:rsidR="001F351A" w:rsidRPr="004758A9">
        <w:rPr>
          <w:rFonts w:ascii="Times New Roman" w:eastAsia="Times New Roman" w:hAnsi="Times New Roman" w:cs="Times New Roman"/>
          <w:sz w:val="20"/>
          <w:szCs w:val="20"/>
        </w:rPr>
        <w:t xml:space="preserve"> The</w:t>
      </w:r>
      <w:r w:rsidR="008D1596" w:rsidRPr="004758A9">
        <w:rPr>
          <w:rFonts w:ascii="Times New Roman" w:eastAsia="Times New Roman" w:hAnsi="Times New Roman" w:cs="Times New Roman"/>
          <w:sz w:val="20"/>
          <w:szCs w:val="20"/>
        </w:rPr>
        <w:t xml:space="preserv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 consistently 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abacterial phytoplankton extracellular metabolic processes</w:t>
      </w:r>
      <w:r w:rsidR="003F4457">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ive</w:t>
      </w:r>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00DB10EC"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00DB10EC"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00DB10EC"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00DB10EC"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further long-term investigation to fully account for phytoplankton’s taxa variability influence on aerosol composition and their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4" w:name="_Hlk160095935"/>
      <w:bookmarkStart w:id="5"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4"/>
    <w:p w14:paraId="55767C75" w14:textId="007684BE"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ins w:id="6" w:author="CHEVASSUS, Emmanuel" w:date="2024-12-11T21:30:00Z" w16du:dateUtc="2024-12-11T21:30:00Z">
        <w:r w:rsidR="003F4457">
          <w:rPr>
            <w:rFonts w:ascii="Times New Roman" w:hAnsi="Times New Roman" w:cs="Times New Roman"/>
            <w:sz w:val="20"/>
            <w:szCs w:val="20"/>
          </w:rPr>
          <w:t>O</w:t>
        </w:r>
      </w:ins>
      <w:del w:id="7" w:author="CHEVASSUS, Emmanuel" w:date="2024-12-11T21:30:00Z" w16du:dateUtc="2024-12-11T21:30:00Z">
        <w:r w:rsidR="003F4457" w:rsidDel="003F4457">
          <w:rPr>
            <w:rFonts w:ascii="Times New Roman" w:hAnsi="Times New Roman" w:cs="Times New Roman"/>
            <w:sz w:val="20"/>
            <w:szCs w:val="20"/>
          </w:rPr>
          <w:delText>o</w:delText>
        </w:r>
      </w:del>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proofErr w:type="spellStart"/>
      <w:ins w:id="8" w:author="CHEVASSUS, Emmanuel" w:date="2024-12-11T21:31:00Z" w16du:dateUtc="2024-12-11T21:31:00Z">
        <w:r w:rsidR="003F4457">
          <w:rPr>
            <w:rFonts w:ascii="Times New Roman" w:hAnsi="Times New Roman" w:cs="Times New Roman"/>
            <w:sz w:val="20"/>
            <w:szCs w:val="20"/>
          </w:rPr>
          <w:t>Ocean´s</w:t>
        </w:r>
      </w:ins>
      <w:del w:id="9" w:author="CHEVASSUS, Emmanuel" w:date="2024-12-11T21:31:00Z" w16du:dateUtc="2024-12-11T21:31:00Z">
        <w:r w:rsidR="003F4457" w:rsidDel="003F4457">
          <w:rPr>
            <w:rFonts w:ascii="Times New Roman" w:hAnsi="Times New Roman" w:cs="Times New Roman"/>
            <w:sz w:val="20"/>
            <w:szCs w:val="20"/>
          </w:rPr>
          <w:delText xml:space="preserve">ocean </w:delText>
        </w:r>
      </w:del>
      <w:r w:rsidR="00CC4C0E" w:rsidRPr="004758A9">
        <w:rPr>
          <w:rFonts w:ascii="Times New Roman" w:hAnsi="Times New Roman" w:cs="Times New Roman"/>
          <w:sz w:val="20"/>
          <w:szCs w:val="20"/>
        </w:rPr>
        <w:t>biology</w:t>
      </w:r>
      <w:proofErr w:type="spellEnd"/>
      <w:r w:rsidR="00CC4C0E" w:rsidRPr="004758A9">
        <w:rPr>
          <w:rFonts w:ascii="Times New Roman" w:hAnsi="Times New Roman" w:cs="Times New Roman"/>
          <w:sz w:val="20"/>
          <w:szCs w:val="20"/>
        </w:rPr>
        <w:t xml:space="preserve">,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del w:id="10" w:author="CHEVASSUS, Emmanuel" w:date="2024-12-11T21:32:00Z" w16du:dateUtc="2024-12-11T21:32:00Z">
        <w:r w:rsidR="003F4457" w:rsidDel="003F4457">
          <w:rPr>
            <w:rFonts w:ascii="Times New Roman" w:hAnsi="Times New Roman" w:cs="Times New Roman"/>
            <w:sz w:val="20"/>
            <w:szCs w:val="20"/>
          </w:rPr>
          <w:delText>However, a</w:delText>
        </w:r>
      </w:del>
      <w:ins w:id="11" w:author="CHEVASSUS, Emmanuel" w:date="2024-12-11T21:32:00Z" w16du:dateUtc="2024-12-11T21:32:00Z">
        <w:r w:rsidR="003F4457">
          <w:rPr>
            <w:rFonts w:ascii="Times New Roman" w:hAnsi="Times New Roman" w:cs="Times New Roman"/>
            <w:sz w:val="20"/>
            <w:szCs w:val="20"/>
          </w:rPr>
          <w:t>A</w:t>
        </w:r>
      </w:ins>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ins w:id="12" w:author="CHEVASSUS, Emmanuel" w:date="2024-12-11T21:36:00Z" w16du:dateUtc="2024-12-11T21:36: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Radiative transfer implications from aerosol-cloud interactions alone range from -2.65 to -0.07 Wm</w:t>
        </w:r>
        <w:r w:rsidR="003F4457" w:rsidRPr="00063756">
          <w:rPr>
            <w:rFonts w:ascii="Times New Roman" w:hAnsi="Times New Roman" w:cs="Times New Roman"/>
            <w:sz w:val="20"/>
            <w:szCs w:val="20"/>
            <w:vertAlign w:val="superscript"/>
          </w:rPr>
          <w:t>-2</w:t>
        </w:r>
        <w:r w:rsidR="003F4457" w:rsidRPr="008619DE">
          <w:rPr>
            <w:rFonts w:ascii="Times New Roman" w:hAnsi="Times New Roman" w:cs="Times New Roman"/>
            <w:sz w:val="20"/>
            <w:szCs w:val="20"/>
          </w:rPr>
          <w:t>, contrasting with</w:t>
        </w:r>
        <w:r w:rsidR="003F4457">
          <w:rPr>
            <w:rFonts w:ascii="Times New Roman" w:hAnsi="Times New Roman" w:cs="Times New Roman"/>
            <w:sz w:val="20"/>
            <w:szCs w:val="20"/>
          </w:rPr>
          <w:t xml:space="preserve"> the more well-established</w:t>
        </w:r>
        <w:r w:rsidR="003F4457" w:rsidRPr="008619DE">
          <w:rPr>
            <w:rFonts w:ascii="Times New Roman" w:hAnsi="Times New Roman" w:cs="Times New Roman"/>
            <w:sz w:val="20"/>
            <w:szCs w:val="20"/>
          </w:rPr>
          <w:t xml:space="preserve"> CO</w:t>
        </w:r>
        <w:r w:rsidR="003F4457" w:rsidRPr="00063756">
          <w:rPr>
            <w:rFonts w:ascii="Times New Roman" w:hAnsi="Times New Roman" w:cs="Times New Roman"/>
            <w:sz w:val="20"/>
            <w:szCs w:val="20"/>
            <w:vertAlign w:val="subscript"/>
          </w:rPr>
          <w:t>2</w:t>
        </w:r>
        <w:r w:rsidR="003F4457" w:rsidRPr="008619DE">
          <w:rPr>
            <w:rFonts w:ascii="Times New Roman" w:hAnsi="Times New Roman" w:cs="Times New Roman"/>
            <w:sz w:val="20"/>
            <w:szCs w:val="20"/>
          </w:rPr>
          <w:t xml:space="preserve"> radiative forcing estimate of 1.83±0.18 Wm</w:t>
        </w:r>
        <w:r w:rsidR="003F4457" w:rsidRPr="00063756">
          <w:rPr>
            <w:rFonts w:ascii="Times New Roman" w:hAnsi="Times New Roman" w:cs="Times New Roman"/>
            <w:sz w:val="20"/>
            <w:szCs w:val="20"/>
            <w:vertAlign w:val="superscript"/>
          </w:rPr>
          <w:t>-2</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3F4457">
          <w:rPr>
            <w:rFonts w:ascii="Times New Roman" w:hAnsi="Times New Roman" w:cs="Times New Roman"/>
            <w:sz w:val="20"/>
            <w:szCs w:val="20"/>
          </w:rPr>
          <w:fldChar w:fldCharType="separate"/>
        </w:r>
        <w:r w:rsidR="003F4457" w:rsidRPr="008619DE">
          <w:rPr>
            <w:rFonts w:ascii="Times New Roman" w:hAnsi="Times New Roman" w:cs="Times New Roman"/>
            <w:sz w:val="20"/>
          </w:rPr>
          <w:t>(Etminan et al., 2016)</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w:t>
        </w:r>
      </w:ins>
      <w:r w:rsidR="003F4457">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w:t>
      </w:r>
      <w:ins w:id="13" w:author="CHEVASSUS, Emmanuel" w:date="2024-12-11T21:39:00Z" w16du:dateUtc="2024-12-11T21:39: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s the respective impacts from primary sea spray</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Fossum et al., 2018; Ovadnevaite et al., 2011b; Xu et al., 2021)</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nd secondary aerosols</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Mayer et al., 2020; Quinn et al., 2017)</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on cloud</w:t>
        </w:r>
        <w:r w:rsidR="003F4457">
          <w:rPr>
            <w:rFonts w:ascii="Times New Roman" w:hAnsi="Times New Roman" w:cs="Times New Roman"/>
            <w:sz w:val="20"/>
            <w:szCs w:val="20"/>
          </w:rPr>
          <w:t>s</w:t>
        </w:r>
        <w:r w:rsidR="003F4457" w:rsidRPr="008619DE">
          <w:rPr>
            <w:rFonts w:ascii="Times New Roman" w:hAnsi="Times New Roman" w:cs="Times New Roman"/>
            <w:sz w:val="20"/>
            <w:szCs w:val="20"/>
          </w:rPr>
          <w:t xml:space="preserve"> formation</w:t>
        </w:r>
        <w:r w:rsidR="003F4457">
          <w:rPr>
            <w:rFonts w:ascii="Times New Roman" w:hAnsi="Times New Roman" w:cs="Times New Roman"/>
            <w:sz w:val="20"/>
            <w:szCs w:val="20"/>
          </w:rPr>
          <w:t xml:space="preserve"> or Atmosphere optical properties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F4457">
          <w:rPr>
            <w:rFonts w:ascii="Times New Roman" w:hAnsi="Times New Roman" w:cs="Times New Roman" w:hint="eastAsia"/>
            <w:sz w:val="20"/>
            <w:szCs w:val="20"/>
          </w:rPr>
          <w:instrText>ical for modeling aerosol</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empirical model that predicts the real RI\n              n\n              of organic aerosol material from its widely measured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O:C)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H:C) elemental ratios. The model was based on the theoretical framework of Lorenz</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Lorentz equation and trained with\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at 589 nm (\n              \n              ) of 160 pure compounds. The predictions can be expanded to predic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F4457">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F4457">
          <w:rPr>
            <w:rFonts w:ascii="Times New Roman" w:hAnsi="Times New Roman" w:cs="Times New Roman" w:hint="eastAsia"/>
            <w:sz w:val="20"/>
            <w:szCs w:val="20"/>
          </w:rPr>
          <w:instrText>ge fraction of sub</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val</w:instrText>
        </w:r>
        <w:r w:rsidR="003F4457">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F4457">
          <w:rPr>
            <w:rFonts w:ascii="Times New Roman" w:hAnsi="Times New Roman" w:cs="Times New Roman" w:hint="eastAsia"/>
            <w:sz w:val="20"/>
            <w:szCs w:val="20"/>
          </w:rPr>
          <w:instrText>s secondary organic aerosols\n                \n                \n                  The model predicts small variation in real RI at 589 nm for typical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values of organic aerosols in the atmosphere","container-title"</w:instrText>
        </w:r>
        <w:r w:rsidR="003F4457">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3F4457">
          <w:rPr>
            <w:rFonts w:ascii="Times New Roman" w:hAnsi="Times New Roman" w:cs="Times New Roman"/>
            <w:sz w:val="20"/>
            <w:szCs w:val="20"/>
          </w:rPr>
          <w:fldChar w:fldCharType="separate"/>
        </w:r>
        <w:r w:rsidR="003F4457" w:rsidRPr="003A795A">
          <w:rPr>
            <w:rFonts w:ascii="Times New Roman" w:hAnsi="Times New Roman" w:cs="Times New Roman"/>
            <w:sz w:val="20"/>
          </w:rPr>
          <w:t>(Bian et al., 2019; Kahnert and Kanngießer, 2023; Li et al., 2023)</w:t>
        </w:r>
        <w:r w:rsidR="003F4457">
          <w:rPr>
            <w:rFonts w:ascii="Times New Roman" w:hAnsi="Times New Roman" w:cs="Times New Roman"/>
            <w:sz w:val="20"/>
            <w:szCs w:val="20"/>
          </w:rPr>
          <w:fldChar w:fldCharType="end"/>
        </w:r>
        <w:r w:rsidR="003F4457" w:rsidRPr="008619DE">
          <w:rPr>
            <w:rFonts w:ascii="Times New Roman" w:hAnsi="Times New Roman" w:cs="Times New Roman"/>
            <w:sz w:val="20"/>
            <w:szCs w:val="20"/>
          </w:rPr>
          <w:t xml:space="preserve"> in pristine environments is still</w:t>
        </w:r>
        <w:r w:rsidR="003F4457">
          <w:rPr>
            <w:rFonts w:ascii="Times New Roman" w:hAnsi="Times New Roman" w:cs="Times New Roman"/>
            <w:sz w:val="20"/>
            <w:szCs w:val="20"/>
          </w:rPr>
          <w:t xml:space="preserve"> being</w:t>
        </w:r>
        <w:r w:rsidR="003F4457" w:rsidRPr="008619DE">
          <w:rPr>
            <w:rFonts w:ascii="Times New Roman" w:hAnsi="Times New Roman" w:cs="Times New Roman"/>
            <w:sz w:val="20"/>
            <w:szCs w:val="20"/>
          </w:rPr>
          <w:t xml:space="preserve"> debated.</w:t>
        </w:r>
      </w:ins>
    </w:p>
    <w:p w14:paraId="2261FDAC" w14:textId="416A2576" w:rsidR="0096090E" w:rsidRDefault="00E37302" w:rsidP="00F815AF">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w:t>
      </w:r>
      <w:r w:rsidR="003F4457">
        <w:rPr>
          <w:rFonts w:ascii="Times New Roman" w:hAnsi="Times New Roman" w:cs="Times New Roman"/>
          <w:sz w:val="20"/>
          <w:szCs w:val="20"/>
        </w:rPr>
        <w:t xml:space="preserve"> </w:t>
      </w:r>
      <w:ins w:id="14" w:author="CHEVASSUS, Emmanuel" w:date="2024-12-11T21:40:00Z" w16du:dateUtc="2024-12-11T21:40:00Z">
        <w:r w:rsidR="003F4457">
          <w:rPr>
            <w:rFonts w:ascii="Times New Roman" w:hAnsi="Times New Roman" w:cs="Times New Roman"/>
            <w:sz w:val="20"/>
            <w:szCs w:val="20"/>
          </w:rPr>
          <w:t xml:space="preserve">are </w:t>
        </w:r>
        <w:proofErr w:type="spellStart"/>
        <w:r w:rsidR="003F4457">
          <w:rPr>
            <w:rFonts w:ascii="Times New Roman" w:hAnsi="Times New Roman" w:cs="Times New Roman"/>
            <w:sz w:val="20"/>
            <w:szCs w:val="20"/>
          </w:rPr>
          <w:t>part</w:t>
        </w:r>
      </w:ins>
      <w:del w:id="15" w:author="CHEVASSUS, Emmanuel" w:date="2024-12-11T21:40:00Z" w16du:dateUtc="2024-12-11T21:40:00Z">
        <w:r w:rsidR="003F4457" w:rsidDel="003F4457">
          <w:rPr>
            <w:rFonts w:ascii="Times New Roman" w:hAnsi="Times New Roman" w:cs="Times New Roman"/>
            <w:sz w:val="20"/>
            <w:szCs w:val="20"/>
          </w:rPr>
          <w:delText xml:space="preserve">consist </w:delText>
        </w:r>
      </w:del>
      <w:r w:rsidR="000B377A">
        <w:rPr>
          <w:rFonts w:ascii="Times New Roman" w:hAnsi="Times New Roman" w:cs="Times New Roman"/>
          <w:sz w:val="20"/>
          <w:szCs w:val="20"/>
        </w:rPr>
        <w:t>of</w:t>
      </w:r>
      <w:proofErr w:type="spellEnd"/>
      <w:r w:rsidR="000B377A">
        <w:rPr>
          <w:rFonts w:ascii="Times New Roman" w:hAnsi="Times New Roman" w:cs="Times New Roman"/>
          <w:sz w:val="20"/>
          <w:szCs w:val="20"/>
        </w:rPr>
        <w:t xml:space="preserve">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pray aerosols, produced by</w:t>
      </w:r>
      <w:r w:rsidR="00F815AF">
        <w:rPr>
          <w:rFonts w:ascii="Times New Roman" w:hAnsi="Times New Roman" w:cs="Times New Roman"/>
          <w:sz w:val="20"/>
          <w:szCs w:val="20"/>
        </w:rPr>
        <w:t xml:space="preserve"> </w:t>
      </w:r>
      <w:ins w:id="16" w:author="CHEVASSUS, Emmanuel" w:date="2024-12-11T21:41:00Z" w16du:dateUtc="2024-12-11T21:41:00Z">
        <w:r w:rsidR="00F815AF">
          <w:rPr>
            <w:rFonts w:ascii="Times New Roman" w:hAnsi="Times New Roman" w:cs="Times New Roman"/>
            <w:sz w:val="20"/>
            <w:szCs w:val="20"/>
          </w:rPr>
          <w:t xml:space="preserve">wave breaking </w:t>
        </w:r>
      </w:ins>
      <w:del w:id="17" w:author="CHEVASSUS, Emmanuel" w:date="2024-12-11T21:41:00Z" w16du:dateUtc="2024-12-11T21:41:00Z">
        <w:r w:rsidR="00F815AF" w:rsidRPr="00F815AF" w:rsidDel="00F815AF">
          <w:rPr>
            <w:rFonts w:ascii="Times New Roman" w:hAnsi="Times New Roman" w:cs="Times New Roman"/>
            <w:sz w:val="20"/>
            <w:szCs w:val="20"/>
          </w:rPr>
          <w:delText>bursting bubbles, film, jet,</w:delText>
        </w:r>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and spume drops</w:delText>
        </w:r>
        <w:r w:rsidR="00D10EAE" w:rsidRPr="004758A9" w:rsidDel="00F815AF">
          <w:rPr>
            <w:rFonts w:ascii="Times New Roman" w:hAnsi="Times New Roman" w:cs="Times New Roman"/>
            <w:sz w:val="20"/>
            <w:szCs w:val="20"/>
          </w:rPr>
          <w:delText xml:space="preserve"> </w:delText>
        </w:r>
      </w:del>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del w:id="18" w:author="CHEVASSUS, Emmanuel" w:date="2024-12-11T21:42:00Z" w16du:dateUtc="2024-12-11T21:42:00Z">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that carry sea salt particles enriched in biogenic organic aerosols</w:delText>
        </w:r>
        <w:r w:rsidR="00F815AF" w:rsidDel="00F815AF">
          <w:rPr>
            <w:rFonts w:ascii="Times New Roman" w:hAnsi="Times New Roman" w:cs="Times New Roman"/>
            <w:sz w:val="20"/>
            <w:szCs w:val="20"/>
          </w:rPr>
          <w:delText xml:space="preserve"> </w:delText>
        </w:r>
      </w:del>
      <w:ins w:id="19" w:author="CHEVASSUS, Emmanuel" w:date="2024-12-11T21:42:00Z" w16du:dateUtc="2024-12-11T21:42:00Z">
        <w:r w:rsidR="00F815AF">
          <w:rPr>
            <w:rFonts w:ascii="Times New Roman" w:hAnsi="Times New Roman" w:cs="Times New Roman"/>
            <w:sz w:val="20"/>
            <w:szCs w:val="20"/>
          </w:rPr>
          <w:t>and made of</w:t>
        </w:r>
        <w:r w:rsidR="00F815AF" w:rsidRPr="004758A9">
          <w:rPr>
            <w:rFonts w:ascii="Times New Roman" w:hAnsi="Times New Roman" w:cs="Times New Roman"/>
            <w:sz w:val="20"/>
            <w:szCs w:val="20"/>
          </w:rPr>
          <w:t xml:space="preserve"> biogenic organic </w:t>
        </w:r>
        <w:r w:rsidR="00F815AF">
          <w:rPr>
            <w:rFonts w:ascii="Times New Roman" w:hAnsi="Times New Roman" w:cs="Times New Roman"/>
            <w:sz w:val="20"/>
            <w:szCs w:val="20"/>
          </w:rPr>
          <w:t xml:space="preserve">matter </w:t>
        </w:r>
      </w:ins>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numbers</w:t>
      </w:r>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1314A437"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ins w:id="20" w:author="CHEVASSUS, Emmanuel" w:date="2024-12-11T21:44:00Z" w16du:dateUtc="2024-12-11T21:44:00Z">
        <w:r w:rsidR="00F815AF">
          <w:rPr>
            <w:rFonts w:ascii="Times New Roman" w:hAnsi="Times New Roman" w:cs="Times New Roman"/>
            <w:sz w:val="20"/>
            <w:szCs w:val="20"/>
          </w:rPr>
          <w:t>C</w:t>
        </w:r>
      </w:ins>
      <w:del w:id="21" w:author="CHEVASSUS, Emmanuel" w:date="2024-12-11T21:44:00Z" w16du:dateUtc="2024-12-11T21:44:00Z">
        <w:r w:rsidR="00F815AF" w:rsidDel="00F815AF">
          <w:rPr>
            <w:rFonts w:ascii="Times New Roman" w:hAnsi="Times New Roman" w:cs="Times New Roman"/>
            <w:sz w:val="20"/>
            <w:szCs w:val="20"/>
          </w:rPr>
          <w:delText>c</w:delText>
        </w:r>
      </w:del>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r w:rsidR="00832ABA">
        <w:rPr>
          <w:rFonts w:ascii="Times New Roman" w:hAnsi="Times New Roman" w:cs="Times New Roman"/>
          <w:sz w:val="20"/>
          <w:szCs w:val="20"/>
        </w:rPr>
        <w:t>whereas diatoms increased by 0.1% 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6DB887BC" w14:textId="044733BC" w:rsidR="00061D40" w:rsidDel="0051141D" w:rsidRDefault="00D10EAE" w:rsidP="00F815AF">
      <w:pPr>
        <w:spacing w:line="360" w:lineRule="auto"/>
        <w:rPr>
          <w:del w:id="22" w:author="CHEVASSUS, Emmanuel" w:date="2024-12-11T22:01:00Z" w16du:dateUtc="2024-12-11T22:01:00Z"/>
          <w:rFonts w:ascii="Times New Roman" w:hAnsi="Times New Roman" w:cs="Times New Roman"/>
          <w:sz w:val="20"/>
          <w:szCs w:val="20"/>
          <w:lang w:val="en-IE"/>
        </w:rPr>
      </w:pPr>
      <w:r w:rsidRPr="004758A9">
        <w:rPr>
          <w:rFonts w:ascii="Times New Roman" w:hAnsi="Times New Roman" w:cs="Times New Roman"/>
          <w:sz w:val="20"/>
          <w:szCs w:val="20"/>
        </w:rPr>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w:t>
      </w:r>
      <w:r w:rsidR="00F815AF">
        <w:rPr>
          <w:rFonts w:ascii="Times New Roman" w:hAnsi="Times New Roman" w:cs="Times New Roman"/>
          <w:sz w:val="20"/>
          <w:szCs w:val="20"/>
        </w:rPr>
        <w:t xml:space="preserve"> </w:t>
      </w:r>
      <w:r w:rsidR="00B44CF3" w:rsidRPr="004758A9">
        <w:rPr>
          <w:rFonts w:ascii="Times New Roman" w:hAnsi="Times New Roman" w:cs="Times New Roman"/>
          <w:sz w:val="20"/>
          <w:szCs w:val="20"/>
        </w:rPr>
        <w:t>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 xml:space="preserve">-to-particle </w:t>
      </w:r>
      <w:r w:rsidRPr="004758A9">
        <w:rPr>
          <w:rFonts w:ascii="Times New Roman" w:hAnsi="Times New Roman" w:cs="Times New Roman"/>
          <w:sz w:val="20"/>
          <w:szCs w:val="20"/>
        </w:rPr>
        <w:lastRenderedPageBreak/>
        <w:t>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and consequent 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w:t>
      </w:r>
      <w:proofErr w:type="spellStart"/>
      <w:r w:rsidR="00B44CF3" w:rsidRPr="004758A9">
        <w:rPr>
          <w:rFonts w:ascii="Times New Roman" w:hAnsi="Times New Roman" w:cs="Times New Roman"/>
          <w:sz w:val="20"/>
          <w:szCs w:val="20"/>
        </w:rPr>
        <w:t>biogels</w:t>
      </w:r>
      <w:proofErr w:type="spellEnd"/>
      <w:r w:rsidR="00B44CF3" w:rsidRPr="004758A9">
        <w:rPr>
          <w:rFonts w:ascii="Times New Roman" w:hAnsi="Times New Roman" w:cs="Times New Roman"/>
          <w:sz w:val="20"/>
          <w:szCs w:val="20"/>
        </w:rPr>
        <w:t xml:space="preserve">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23"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r w:rsidR="00F815AF">
        <w:rPr>
          <w:rFonts w:ascii="Times New Roman" w:hAnsi="Times New Roman" w:cs="Times New Roman"/>
          <w:sz w:val="20"/>
          <w:szCs w:val="20"/>
        </w:rPr>
        <w:t xml:space="preserve"> </w:t>
      </w:r>
      <w:del w:id="24" w:author="CHEVASSUS, Emmanuel" w:date="2024-12-11T21:46:00Z" w16du:dateUtc="2024-12-11T21:46:00Z">
        <w:r w:rsidR="00F815AF" w:rsidRPr="00F815AF" w:rsidDel="00F815AF">
          <w:rPr>
            <w:rFonts w:ascii="Times New Roman" w:hAnsi="Times New Roman" w:cs="Times New Roman"/>
            <w:sz w:val="20"/>
            <w:szCs w:val="20"/>
          </w:rPr>
          <w:delText>The present study focuses on source apportionment, aiming to delineate the sources of marine OA, particularly distinguishing between SOA and PMOA sources</w:delText>
        </w:r>
        <w:r w:rsidR="00F815AF" w:rsidDel="00F815AF">
          <w:rPr>
            <w:rFonts w:ascii="Times New Roman" w:hAnsi="Times New Roman" w:cs="Times New Roman"/>
            <w:sz w:val="20"/>
            <w:szCs w:val="20"/>
          </w:rPr>
          <w:delText>.</w:delText>
        </w:r>
        <w:r w:rsidR="00440F2D" w:rsidRPr="00F815AF" w:rsidDel="00F815AF">
          <w:rPr>
            <w:rFonts w:ascii="Times New Roman" w:hAnsi="Times New Roman" w:cs="Times New Roman"/>
            <w:sz w:val="20"/>
            <w:szCs w:val="20"/>
            <w:lang w:val="en-IE"/>
          </w:rPr>
          <w:delText xml:space="preserve"> </w:delText>
        </w:r>
      </w:del>
    </w:p>
    <w:p w14:paraId="168343F2" w14:textId="13D64649" w:rsidR="00F815AF" w:rsidRPr="00F815AF" w:rsidDel="00F815AF" w:rsidRDefault="0051141D" w:rsidP="00F815AF">
      <w:pPr>
        <w:spacing w:line="360" w:lineRule="auto"/>
        <w:rPr>
          <w:del w:id="25" w:author="CHEVASSUS, Emmanuel" w:date="2024-12-11T21:47:00Z" w16du:dateUtc="2024-12-11T21:47:00Z"/>
          <w:rFonts w:ascii="Times New Roman" w:hAnsi="Times New Roman" w:cs="Times New Roman"/>
          <w:sz w:val="20"/>
          <w:szCs w:val="20"/>
        </w:rPr>
      </w:pPr>
      <w:del w:id="26" w:author="CHEVASSUS, Emmanuel" w:date="2024-12-11T22:01:00Z" w16du:dateUtc="2024-12-11T22:01:00Z">
        <w:r w:rsidRPr="0051141D" w:rsidDel="0051141D">
          <w:rPr>
            <w:rFonts w:ascii="Times New Roman" w:hAnsi="Times New Roman" w:cs="Times New Roman"/>
            <w:sz w:val="20"/>
            <w:szCs w:val="20"/>
          </w:rPr>
          <w:delText>Both SOA and PMOA serve as cloud condensation nuclei (CCN) (Mayer et al., 2020), impacting cloud albedo and lifetime, leading to uncertainties in global chemistry-climate models (Bellouin et al., 2020). Radiative transfer implications from such interactions range from -2.65 to -0.07 Wm-2 , contrasting with CO2 radiative forcing estimate of 1.83±0.18 Wm-2 (Etminan et al., 2016). In pristine environments, SOA nucleation events significantly shape CCN concentrations, altering cloud radiative forcing (Liu and Matsui, 2022) but so does the</w:delText>
        </w:r>
        <w:r w:rsidDel="0051141D">
          <w:rPr>
            <w:rFonts w:ascii="Times New Roman" w:hAnsi="Times New Roman" w:cs="Times New Roman"/>
            <w:sz w:val="20"/>
            <w:szCs w:val="20"/>
          </w:rPr>
          <w:delText xml:space="preserve"> </w:delText>
        </w:r>
        <w:r w:rsidRPr="0051141D" w:rsidDel="0051141D">
          <w:rPr>
            <w:rFonts w:ascii="Times New Roman" w:hAnsi="Times New Roman" w:cs="Times New Roman"/>
            <w:sz w:val="20"/>
            <w:szCs w:val="20"/>
          </w:rPr>
          <w:delText>presence of primary sea spray (Fossum et al., 2018). Complementing this, previous literature shows that phytoplankton activity is related to emissions of organic and sulphate particle CCN precursors (O’Dowd et al., 2015; Sanchez et al., 2021). There is an ongoing debate over the respective impacts from primary sea spray (Ovadnevaite et al. 2011; King et al. 2012; Schwier et al. 2015; Xu et al. 2021) and secondary aerosols (Mayer et al., 2020; Quinn et al., 2017) on cloud formation in pristine environments. This study, thus, aims at identifying aerosol sources and quantifying elemental ratios which can serve as a proxy for ulterior parametrisations (e.g. as done in Han et al. 2022; Li et al. 2023).</w:delText>
        </w:r>
      </w:del>
      <w:ins w:id="27" w:author="CHEVASSUS, Emmanuel" w:date="2024-12-11T21:46:00Z" w16du:dateUtc="2024-12-11T21:46:00Z">
        <w:r w:rsidR="00F815AF" w:rsidRPr="00F35864">
          <w:rPr>
            <w:rFonts w:ascii="Times New Roman" w:hAnsi="Times New Roman" w:cs="Times New Roman"/>
            <w:sz w:val="20"/>
            <w:szCs w:val="20"/>
          </w:rPr>
          <w:t>The present study focuses on source apportionment, with the aim to separate POA and SOA into their respective sources. Marine SOA sources notably include methane sulphonic acid which is primarily formed through the oxidation of dimethyl sulphide</w:t>
        </w:r>
        <w:r w:rsidR="00F815AF">
          <w:rPr>
            <w:rFonts w:ascii="Times New Roman" w:hAnsi="Times New Roman" w:cs="Times New Roman"/>
            <w:sz w:val="20"/>
            <w:szCs w:val="20"/>
          </w:rPr>
          <w:t xml:space="preserve">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Becagli et al., 2019; Hodshire et al., 2019; Mansour et al., 2024)</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w:t>
        </w:r>
        <w:r w:rsidR="00F815AF" w:rsidRPr="00F35864">
          <w:rPr>
            <w:rFonts w:ascii="Times New Roman" w:hAnsi="Times New Roman" w:cs="Times New Roman"/>
            <w:sz w:val="20"/>
            <w:szCs w:val="20"/>
          </w:rPr>
          <w:t xml:space="preserve"> and oxidised aerosols (i.e. carboxylic acids;</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sidR="00F815AF">
          <w:rPr>
            <w:rFonts w:ascii="Times New Roman" w:hAnsi="Times New Roman" w:cs="Times New Roman"/>
            <w:sz w:val="20"/>
            <w:szCs w:val="20"/>
          </w:rPr>
          <w:fldChar w:fldCharType="separate"/>
        </w:r>
        <w:r w:rsidR="00F815AF">
          <w:rPr>
            <w:rFonts w:ascii="Times New Roman" w:hAnsi="Times New Roman" w:cs="Times New Roman"/>
            <w:sz w:val="20"/>
          </w:rPr>
          <w:t xml:space="preserve"> </w:t>
        </w:r>
        <w:r w:rsidR="00F815AF" w:rsidRPr="00F35864">
          <w:rPr>
            <w:rFonts w:ascii="Times New Roman" w:hAnsi="Times New Roman" w:cs="Times New Roman"/>
            <w:sz w:val="20"/>
          </w:rPr>
          <w:t>Kawamura and Bikkina, 2016)</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which are a complex mixture resulting from unsaturated fatty acids oxidation</w:t>
        </w:r>
        <w:r w:rsidR="00F815AF">
          <w:rPr>
            <w:rFonts w:ascii="Times New Roman" w:hAnsi="Times New Roman" w:cs="Times New Roman"/>
            <w:sz w:val="20"/>
            <w:szCs w:val="20"/>
          </w:rPr>
          <w:t xml:space="preserve"> found in very diverse locations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Crippa et al., 2013; Florou et al., 2024; Nøjgaard et al., 2022)</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n the other hand, POA sources not only include sea spray but also potential anthropogenic influences like local biomass burning (</w:t>
        </w:r>
        <w:r w:rsidR="00F815AF">
          <w:rPr>
            <w:rFonts w:ascii="Times New Roman" w:hAnsi="Times New Roman" w:cs="Times New Roman"/>
            <w:sz w:val="20"/>
            <w:szCs w:val="20"/>
          </w:rPr>
          <w:t xml:space="preserve">i.e. </w:t>
        </w:r>
        <w:r w:rsidR="00F815AF" w:rsidRPr="00F35864">
          <w:rPr>
            <w:rFonts w:ascii="Times New Roman" w:hAnsi="Times New Roman" w:cs="Times New Roman"/>
            <w:sz w:val="20"/>
            <w:szCs w:val="20"/>
          </w:rPr>
          <w:t>wood</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peat</w:t>
        </w:r>
        <w:r w:rsidR="00F815AF">
          <w:rPr>
            <w:rFonts w:ascii="Times New Roman" w:hAnsi="Times New Roman" w:cs="Times New Roman"/>
            <w:sz w:val="20"/>
            <w:szCs w:val="20"/>
          </w:rPr>
          <w:t xml:space="preserve"> or charcoal</w:t>
        </w:r>
        <w:r w:rsidR="00F815AF" w:rsidRPr="00F35864">
          <w:rPr>
            <w:rFonts w:ascii="Times New Roman" w:hAnsi="Times New Roman" w:cs="Times New Roman"/>
            <w:sz w:val="20"/>
            <w:szCs w:val="20"/>
          </w:rPr>
          <w:t>)</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r</w:t>
        </w:r>
        <w:r w:rsidR="00F815AF">
          <w:rPr>
            <w:rFonts w:ascii="Times New Roman" w:hAnsi="Times New Roman" w:cs="Times New Roman"/>
            <w:sz w:val="20"/>
            <w:szCs w:val="20"/>
          </w:rPr>
          <w:t xml:space="preserve"> long-range</w:t>
        </w:r>
        <w:r w:rsidR="00F815AF" w:rsidRPr="00F35864">
          <w:rPr>
            <w:rFonts w:ascii="Times New Roman" w:hAnsi="Times New Roman" w:cs="Times New Roman"/>
            <w:sz w:val="20"/>
            <w:szCs w:val="20"/>
          </w:rPr>
          <w:t xml:space="preserve"> continental</w:t>
        </w:r>
        <w:r w:rsidR="00F815AF">
          <w:rPr>
            <w:rFonts w:ascii="Times New Roman" w:hAnsi="Times New Roman" w:cs="Times New Roman"/>
            <w:sz w:val="20"/>
            <w:szCs w:val="20"/>
          </w:rPr>
          <w:t xml:space="preserve"> transport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F815AF" w:rsidRPr="001F351A">
          <w:rPr>
            <w:rFonts w:ascii="Times New Roman" w:hAnsi="Times New Roman" w:cs="Times New Roman"/>
            <w:sz w:val="20"/>
            <w:szCs w:val="20"/>
            <w:lang w:val="en-I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F815AF">
          <w:rPr>
            <w:rFonts w:ascii="Times New Roman" w:hAnsi="Times New Roman" w:cs="Times New Roman"/>
            <w:sz w:val="20"/>
            <w:szCs w:val="20"/>
          </w:rPr>
          <w:fldChar w:fldCharType="separate"/>
        </w:r>
        <w:r w:rsidR="00F815AF" w:rsidRPr="001F351A">
          <w:rPr>
            <w:rFonts w:ascii="Times New Roman" w:hAnsi="Times New Roman" w:cs="Times New Roman"/>
            <w:sz w:val="20"/>
            <w:lang w:val="en-IE"/>
          </w:rPr>
          <w:t>(Lin et al., 2019; O’Dowd et al., 2014; Xu et al., 2020)</w:t>
        </w:r>
        <w:r w:rsidR="00F815AF">
          <w:rPr>
            <w:rFonts w:ascii="Times New Roman" w:hAnsi="Times New Roman" w:cs="Times New Roman"/>
            <w:sz w:val="20"/>
            <w:szCs w:val="20"/>
          </w:rPr>
          <w:fldChar w:fldCharType="end"/>
        </w:r>
        <w:r w:rsidR="00F815AF" w:rsidRPr="001F351A">
          <w:rPr>
            <w:rFonts w:ascii="Times New Roman" w:hAnsi="Times New Roman" w:cs="Times New Roman"/>
            <w:sz w:val="20"/>
            <w:szCs w:val="20"/>
            <w:lang w:val="en-IE"/>
          </w:rPr>
          <w:t xml:space="preserve">. </w:t>
        </w:r>
      </w:ins>
    </w:p>
    <w:p w14:paraId="253EE2D2" w14:textId="032A851E" w:rsidR="001F351A" w:rsidRDefault="001F351A" w:rsidP="001F351A">
      <w:pPr>
        <w:pBdr>
          <w:top w:val="nil"/>
          <w:left w:val="nil"/>
          <w:bottom w:val="nil"/>
          <w:right w:val="nil"/>
          <w:between w:val="nil"/>
        </w:pBdr>
        <w:spacing w:line="360" w:lineRule="auto"/>
        <w:rPr>
          <w:ins w:id="28" w:author="CHEVASSUS, Emmanuel" w:date="2024-12-12T11:00:00Z" w16du:dateUtc="2024-12-12T11:00:00Z"/>
          <w:rFonts w:ascii="Times New Roman" w:hAnsi="Times New Roman" w:cs="Times New Roman"/>
          <w:sz w:val="20"/>
          <w:szCs w:val="20"/>
          <w:lang w:val="en-IE"/>
        </w:rPr>
      </w:pPr>
      <w:ins w:id="29" w:author="CHEVASSUS, Emmanuel" w:date="2024-12-12T11:00:00Z" w16du:dateUtc="2024-12-12T11:00:00Z">
        <w:r w:rsidRPr="00440F2D">
          <w:rPr>
            <w:rFonts w:ascii="Times New Roman" w:hAnsi="Times New Roman" w:cs="Times New Roman"/>
            <w:sz w:val="20"/>
            <w:szCs w:val="20"/>
            <w:lang w:val="en-IE"/>
          </w:rPr>
          <w:t>T</w:t>
        </w:r>
        <w:r>
          <w:rPr>
            <w:rFonts w:ascii="Times New Roman" w:hAnsi="Times New Roman" w:cs="Times New Roman"/>
            <w:sz w:val="20"/>
            <w:szCs w:val="20"/>
            <w:lang w:val="en-IE"/>
          </w:rPr>
          <w:t xml:space="preserve">he source apportionment was performed with the positive matrix factorisation (PMF) model which has been widely adopted for more than two decades now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Pr>
            <w:rFonts w:ascii="Times New Roman" w:hAnsi="Times New Roman" w:cs="Times New Roman"/>
            <w:sz w:val="20"/>
            <w:szCs w:val="20"/>
            <w:lang w:val="en-IE"/>
          </w:rPr>
          <w:fldChar w:fldCharType="separate"/>
        </w:r>
        <w:r w:rsidRPr="00061D40">
          <w:rPr>
            <w:rFonts w:ascii="Times New Roman" w:hAnsi="Times New Roman" w:cs="Times New Roman"/>
            <w:sz w:val="20"/>
          </w:rPr>
          <w:t>(</w:t>
        </w:r>
        <w:proofErr w:type="spellStart"/>
        <w:r w:rsidRPr="00061D40">
          <w:rPr>
            <w:rFonts w:ascii="Times New Roman" w:hAnsi="Times New Roman" w:cs="Times New Roman"/>
            <w:sz w:val="20"/>
          </w:rPr>
          <w:t>Paatero</w:t>
        </w:r>
        <w:proofErr w:type="spellEnd"/>
        <w:r w:rsidRPr="00061D40">
          <w:rPr>
            <w:rFonts w:ascii="Times New Roman" w:hAnsi="Times New Roman" w:cs="Times New Roman"/>
            <w:sz w:val="20"/>
          </w:rPr>
          <w:t xml:space="preserve">, 1999; </w:t>
        </w:r>
        <w:proofErr w:type="spellStart"/>
        <w:r w:rsidRPr="00061D40">
          <w:rPr>
            <w:rFonts w:ascii="Times New Roman" w:hAnsi="Times New Roman" w:cs="Times New Roman"/>
            <w:sz w:val="20"/>
          </w:rPr>
          <w:t>Paatero</w:t>
        </w:r>
        <w:proofErr w:type="spellEnd"/>
        <w:r w:rsidRPr="00061D40">
          <w:rPr>
            <w:rFonts w:ascii="Times New Roman" w:hAnsi="Times New Roman" w:cs="Times New Roman"/>
            <w:sz w:val="20"/>
          </w:rPr>
          <w:t xml:space="preserve"> and Tapper, 199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Pr>
            <w:rFonts w:ascii="Times New Roman" w:hAnsi="Times New Roman" w:cs="Times New Roman"/>
            <w:sz w:val="20"/>
            <w:szCs w:val="20"/>
          </w:rPr>
          <w:t>and successfully used on a wide range of different instruments; HR-</w:t>
        </w:r>
        <w:proofErr w:type="spellStart"/>
        <w:r>
          <w:rPr>
            <w:rFonts w:ascii="Times New Roman" w:hAnsi="Times New Roman" w:cs="Times New Roman"/>
            <w:sz w:val="20"/>
            <w:szCs w:val="20"/>
          </w:rPr>
          <w:t>Tof</w:t>
        </w:r>
        <w:proofErr w:type="spellEnd"/>
        <w:r>
          <w:rPr>
            <w:rFonts w:ascii="Times New Roman" w:hAnsi="Times New Roman" w:cs="Times New Roman"/>
            <w:sz w:val="20"/>
            <w:szCs w:val="20"/>
          </w:rPr>
          <w:t xml:space="preserve">-AMS (e.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Ai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ToF-ACS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Fröhlich et al., 2015)</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PTR-MS</w:t>
        </w:r>
        <w:r>
          <w:rPr>
            <w:rFonts w:ascii="Times New Roman" w:hAnsi="Times New Roman" w:cs="Times New Roman"/>
            <w:sz w:val="20"/>
            <w:szCs w:val="20"/>
            <w:lang w:val="de-DE"/>
          </w:rPr>
          <w:t xml:space="preserve">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Slowik et al., 2010)</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xml:space="preserve">, EESI-ToF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To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offline filt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Pr>
            <w:rFonts w:ascii="Times New Roman" w:hAnsi="Times New Roman" w:cs="Times New Roman"/>
            <w:sz w:val="20"/>
            <w:szCs w:val="20"/>
          </w:rPr>
          <w:fldChar w:fldCharType="separate"/>
        </w:r>
        <w:r w:rsidRPr="00CF1622">
          <w:rPr>
            <w:rFonts w:ascii="Times New Roman" w:hAnsi="Times New Roman" w:cs="Times New Roman"/>
            <w:sz w:val="20"/>
          </w:rPr>
          <w:t>(</w:t>
        </w:r>
        <w:r>
          <w:rPr>
            <w:rFonts w:ascii="Times New Roman" w:hAnsi="Times New Roman" w:cs="Times New Roman"/>
            <w:sz w:val="20"/>
          </w:rPr>
          <w:t xml:space="preserve">e.g. </w:t>
        </w:r>
        <w:r w:rsidRPr="00CF1622">
          <w:rPr>
            <w:rFonts w:ascii="Times New Roman" w:hAnsi="Times New Roman" w:cs="Times New Roman"/>
            <w:sz w:val="20"/>
          </w:rPr>
          <w:t>Maykut et al., 2003)</w:t>
        </w:r>
        <w:r>
          <w:rPr>
            <w:rFonts w:ascii="Times New Roman" w:hAnsi="Times New Roman" w:cs="Times New Roman"/>
            <w:sz w:val="20"/>
            <w:szCs w:val="20"/>
          </w:rPr>
          <w:fldChar w:fldCharType="end"/>
        </w:r>
        <w:r>
          <w:rPr>
            <w:rFonts w:ascii="Times New Roman" w:hAnsi="Times New Roman" w:cs="Times New Roman"/>
            <w:sz w:val="20"/>
            <w:szCs w:val="20"/>
          </w:rPr>
          <w:t xml:space="preserve">, SMP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proofErr w:type="spellStart"/>
        <w:r w:rsidRPr="008F72B4">
          <w:rPr>
            <w:rFonts w:ascii="Times New Roman" w:hAnsi="Times New Roman" w:cs="Times New Roman"/>
            <w:sz w:val="20"/>
          </w:rPr>
          <w:t>Nursanto</w:t>
        </w:r>
        <w:proofErr w:type="spellEnd"/>
        <w:r w:rsidRPr="008F72B4">
          <w:rPr>
            <w:rFonts w:ascii="Times New Roman" w:hAnsi="Times New Roman" w:cs="Times New Roman"/>
            <w:sz w:val="20"/>
          </w:rPr>
          <w:t xml:space="preserve">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as well as many other matrices-based measurements. Despite its versatility, the PMF approach has some limitations, </w:t>
        </w:r>
        <w:r>
          <w:rPr>
            <w:rFonts w:ascii="Times New Roman" w:hAnsi="Times New Roman" w:cs="Times New Roman"/>
            <w:sz w:val="20"/>
            <w:szCs w:val="20"/>
            <w:lang w:val="en-IE"/>
          </w:rPr>
          <w:t xml:space="preserve">namely PMF assumes that factor profiles remain constant over time which may oversimplify the inherent true variability of ambient aerosols and error matrices must be carefully quantified which can be somewhat ambiguous depending on the instrument. A major advantage </w:t>
        </w:r>
        <w:r>
          <w:rPr>
            <w:rFonts w:ascii="Times New Roman" w:hAnsi="Times New Roman" w:cs="Times New Roman"/>
            <w:sz w:val="20"/>
            <w:szCs w:val="20"/>
            <w:lang w:val="en-IE"/>
          </w:rPr>
          <w:t>is</w:t>
        </w:r>
        <w:r>
          <w:rPr>
            <w:rFonts w:ascii="Times New Roman" w:hAnsi="Times New Roman" w:cs="Times New Roman"/>
            <w:sz w:val="20"/>
            <w:szCs w:val="20"/>
            <w:lang w:val="en-IE"/>
          </w:rPr>
          <w:t xml:space="preserve"> that previous remote Ocean HR-ToF-AM PMF studies have been carried out in the Atlantic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Je52DQAD","properties":{"formattedCitation":"(Crippa et al., 2013; Huang et al., 2018)","plainCitation":"(Crippa et al., 2013; Huang et al., 2018)","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 N to 53</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 N to 15</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Pr>
            <w:rFonts w:ascii="Times New Roman" w:hAnsi="Times New Roman" w:cs="Times New Roman"/>
            <w:sz w:val="20"/>
            <w:szCs w:val="20"/>
            <w:lang w:val="en-IE"/>
          </w:rPr>
          <w:fldChar w:fldCharType="separate"/>
        </w:r>
        <w:r w:rsidRPr="00FC0190">
          <w:rPr>
            <w:rFonts w:ascii="Times New Roman" w:hAnsi="Times New Roman" w:cs="Times New Roman"/>
            <w:sz w:val="20"/>
          </w:rPr>
          <w:t xml:space="preserve">(Crippa et al., 2013; </w:t>
        </w:r>
        <w:r w:rsidRPr="00FC0190">
          <w:rPr>
            <w:rFonts w:ascii="Times New Roman" w:hAnsi="Times New Roman" w:cs="Times New Roman"/>
            <w:sz w:val="20"/>
          </w:rPr>
          <w:lastRenderedPageBreak/>
          <w:t>Huang et al., 2018)</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sidRPr="004F4513">
          <w:rPr>
            <w:rFonts w:ascii="Times New Roman" w:hAnsi="Times New Roman" w:cs="Times New Roman"/>
            <w:sz w:val="20"/>
            <w:szCs w:val="20"/>
            <w:lang w:val="en-IE"/>
          </w:rPr>
          <w:t xml:space="preserve">Arctic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Oei6rGSb","properties":{"formattedCitation":"(Moschos et al., 2022; Nielsen et al., 2019; N\\uc0\\u248{}jgaard et al., 2022)","plainCitation":"(Moschos et al., 2022; Nielsen et al., 2019; Nøjgaard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36</w:instrText>
        </w:r>
        <w:r>
          <w:rPr>
            <w:rFonts w:ascii="Times New Roman" w:hAnsi="Times New Roman" w:cs="Times New Roman" w:hint="eastAsia"/>
            <w:sz w:val="20"/>
            <w:szCs w:val="20"/>
            <w:lang w:val="en-IE"/>
          </w:rPr>
          <w:instrText>′</w:instrText>
        </w:r>
        <w:r>
          <w:rPr>
            <w:rFonts w:ascii="Times New Roman" w:hAnsi="Times New Roman" w:cs="Times New Roman"/>
            <w:sz w:val="20"/>
            <w:szCs w:val="20"/>
            <w:lang w:val="en-IE"/>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w:instrText>
        </w:r>
        <w:r>
          <w:rPr>
            <w:rFonts w:ascii="Times New Roman" w:hAnsi="Times New Roman" w:cs="Times New Roman" w:hint="eastAsia"/>
            <w:sz w:val="20"/>
            <w:szCs w:val="20"/>
            <w:lang w:val="en-IE"/>
          </w:rPr>
          <w:instrText>µ</w:instrText>
        </w:r>
        <w:r>
          <w:rPr>
            <w:rFonts w:ascii="Times New Roman" w:hAnsi="Times New Roman" w:cs="Times New Roman"/>
            <w:sz w:val="20"/>
            <w:szCs w:val="20"/>
            <w:lang w:val="en-IE"/>
          </w:rPr>
          <w:instrText>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w:instrText>
        </w:r>
        <w:r>
          <w:rPr>
            <w:rFonts w:ascii="Times New Roman" w:hAnsi="Times New Roman" w:cs="Times New Roman" w:hint="eastAsia"/>
            <w:sz w:val="20"/>
            <w:szCs w:val="20"/>
            <w:lang w:val="en-IE"/>
          </w:rPr>
          <w:instrText>e highest O</w:instrText>
        </w:r>
        <w:r>
          <w:rPr>
            <w:rFonts w:ascii="Times New Roman" w:hAnsi="Times New Roman" w:cs="Times New Roman" w:hint="eastAsia"/>
            <w:sz w:val="20"/>
            <w:szCs w:val="20"/>
            <w:lang w:val="en-IE"/>
          </w:rPr>
          <w:instrText>∕</w:instrText>
        </w:r>
        <w:r>
          <w:rPr>
            <w:rFonts w:ascii="Times New Roman" w:hAnsi="Times New Roman" w:cs="Times New Roman" w:hint="eastAsia"/>
            <w:sz w:val="20"/>
            <w:szCs w:val="20"/>
            <w:lang w:val="en-IE"/>
          </w:rPr>
          <w:instrText>C ratio (0.95) and S</w:instrText>
        </w:r>
        <w:r>
          <w:rPr>
            <w:rFonts w:ascii="Times New Roman" w:hAnsi="Times New Roman" w:cs="Times New Roman" w:hint="eastAsia"/>
            <w:sz w:val="20"/>
            <w:szCs w:val="20"/>
            <w:lang w:val="en-IE"/>
          </w:rPr>
          <w:instrText>∕</w:instrText>
        </w:r>
        <w:r>
          <w:rPr>
            <w:rFonts w:ascii="Times New Roman" w:hAnsi="Times New Roman" w:cs="Times New Roman" w:hint="eastAsia"/>
            <w:sz w:val="20"/>
            <w:szCs w:val="20"/>
            <w:lang w:val="en-IE"/>
          </w:rPr>
          <w:instrText>C ratio (0.011)\nwas found for MOA. Our data support the current understanding that Arctic\naerosols are highly influenced by secondary aerosol formation and receives an\nimportant contribution from marine emissions during</w:instrText>
        </w:r>
        <w:r>
          <w:rPr>
            <w:rFonts w:ascii="Times New Roman" w:hAnsi="Times New Roman" w:cs="Times New Roman"/>
            <w:sz w:val="20"/>
            <w:szCs w:val="20"/>
            <w:lang w:val="en-IE"/>
          </w:rPr>
          <w:instrText xml:space="preserve">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w:instrText>
        </w:r>
        <w:r w:rsidRPr="004F19DB">
          <w:rPr>
            <w:rFonts w:ascii="Times New Roman" w:hAnsi="Times New Roman" w:cs="Times New Roman"/>
            <w:sz w:val="20"/>
            <w:szCs w:val="20"/>
            <w:lang w:val="de-DE"/>
          </w:rPr>
          <w:instrText xml:space="preserve">:"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Pr>
            <w:rFonts w:ascii="Times New Roman" w:hAnsi="Times New Roman" w:cs="Times New Roman"/>
            <w:sz w:val="20"/>
            <w:szCs w:val="20"/>
            <w:lang w:val="en-IE"/>
          </w:rPr>
          <w:fldChar w:fldCharType="separate"/>
        </w:r>
        <w:r w:rsidRPr="004F19DB">
          <w:rPr>
            <w:rFonts w:ascii="Times New Roman" w:hAnsi="Times New Roman" w:cs="Times New Roman"/>
            <w:sz w:val="20"/>
            <w:lang w:val="de-DE"/>
          </w:rPr>
          <w:t>(Moschos et al., 2022; Nielsen et al., 2019; Nøjgaard et al., 2022)</w:t>
        </w:r>
        <w:r>
          <w:rPr>
            <w:rFonts w:ascii="Times New Roman" w:hAnsi="Times New Roman" w:cs="Times New Roman"/>
            <w:sz w:val="20"/>
            <w:szCs w:val="20"/>
            <w:lang w:val="en-IE"/>
          </w:rPr>
          <w:fldChar w:fldCharType="end"/>
        </w:r>
        <w:r w:rsidRPr="004F19DB">
          <w:rPr>
            <w:rFonts w:ascii="Times New Roman" w:hAnsi="Times New Roman" w:cs="Times New Roman"/>
            <w:sz w:val="20"/>
            <w:szCs w:val="20"/>
            <w:lang w:val="de-DE"/>
          </w:rPr>
          <w:t xml:space="preserve">, </w:t>
        </w:r>
        <w:r w:rsidRPr="004F4513">
          <w:rPr>
            <w:rFonts w:ascii="Times New Roman" w:hAnsi="Times New Roman" w:cs="Times New Roman"/>
            <w:sz w:val="20"/>
            <w:szCs w:val="20"/>
            <w:lang w:val="de-DE"/>
          </w:rPr>
          <w:t>Mediterannean</w:t>
        </w:r>
        <w:r>
          <w:rPr>
            <w:rFonts w:ascii="Times New Roman" w:hAnsi="Times New Roman" w:cs="Times New Roman"/>
            <w:sz w:val="20"/>
            <w:szCs w:val="20"/>
            <w:lang w:val="de-DE"/>
          </w:rPr>
          <w:t xml:space="preserve"> Sea</w:t>
        </w:r>
        <w:r w:rsidRPr="004F4513">
          <w:rPr>
            <w:rFonts w:ascii="Times New Roman" w:hAnsi="Times New Roman" w:cs="Times New Roman"/>
            <w:sz w:val="20"/>
            <w:szCs w:val="20"/>
            <w:lang w:val="de-DE"/>
          </w:rPr>
          <w:t xml:space="preserve"> </w:t>
        </w:r>
        <w:r>
          <w:rPr>
            <w:rFonts w:ascii="Times New Roman" w:hAnsi="Times New Roman" w:cs="Times New Roman"/>
            <w:sz w:val="20"/>
            <w:szCs w:val="20"/>
            <w:lang w:val="en-IE"/>
          </w:rPr>
          <w:fldChar w:fldCharType="begin"/>
        </w:r>
        <w:r w:rsidRPr="004F4513">
          <w:rPr>
            <w:rFonts w:ascii="Times New Roman" w:hAnsi="Times New Roman" w:cs="Times New Roman"/>
            <w:sz w:val="20"/>
            <w:szCs w:val="20"/>
            <w:lang w:val="de-DE"/>
          </w:rPr>
          <w:instrText xml:space="preserve"> ADDIN ZOTERO_ITEM CSL_CITATION {"citationID":"zwhshBHq","properties":{"formattedCitation":"(Florou et al., 2024; Mallet et al., 2019)","plainCitation":"(Florou et al., 2024; Mallet et al., 2019)","noteIndex":0},"citationItems":[{"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5898,"uris":["http://zotero.org/groups/3856298/items/SX9R562L"],"itemData":{"id":5898,"type":"article-journal","a</w:instrText>
        </w:r>
        <w:r w:rsidRPr="004F19DB">
          <w:rPr>
            <w:rFonts w:ascii="Times New Roman" w:hAnsi="Times New Roman" w:cs="Times New Roman"/>
            <w:sz w:val="20"/>
            <w:szCs w:val="20"/>
            <w:lang w:val="de-DE"/>
          </w:rPr>
          <w:instrText xml:space="preserve">bstract":"Abstract. Measurements of aerosol </w:instrText>
        </w:r>
        <w:r>
          <w:rPr>
            <w:rFonts w:ascii="Times New Roman" w:hAnsi="Times New Roman" w:cs="Times New Roman"/>
            <w:sz w:val="20"/>
            <w:szCs w:val="20"/>
            <w:lang w:val="en-IE"/>
          </w:rPr>
          <w:instrText xml:space="preserve">composition and size distributions were taken during\nthe summer of 2013 at the remote island of Lampedusa in the southern central\nMediterranean Sea. These measurements were part of the ChArMEx/ADRIMED\n(Chemistry and Aerosol Mediterranean Experiment/Aerosol Direct Radiative\nForcing on the Mediterranean Climate) framework and took place during\nSpecial Observation Period 1a (SOP-1a) from 11 June to 5 July 2013. From compact time-of-flight aerosol mass spectrometer (cToF-AMS)\nmeasurements in the size range below 1 µm in aerodynamic diameter\n(PM1), particles were predominately comprised of ammonium and sulfate. On\naverage, ammonium sulfate contributed 63 % to the non-refractory PM1\nmass, followed by organics (33 %). The organic aerosol was generally very\nhighly oxidized (f44 values were typically between 0.25 and 0.26). The\ncontribution of ammonium sulfate was generally higher than organic aerosol\nin comparison to measurements taken in the western Mediterranean but is\nconsistent with studies undertaken in the eastern basin. Source apportionment of organics using a statistical (positive matrix\nfactorization) model revealed four factors: a hydrocarbon-like organic\naerosol (HOA), a methanesulfonic-acid-related oxygenated organic aerosol\n(MSA-OOA), a more oxidized oxygenated organic aerosol (MO-OOA) and a less\noxidized oxygenated organic aerosol (LO-OOA). The MO-OOA was the\ndominant factor for most of the campaign (53 % of the PM1 OA mass). It was\nwell correlated with SO42-, highly oxidized and generally more\ndominant during easterly air masses originating from the eastern\nMediterranean and central Europe. The LO-OOA factor had a very similar\ncomposition to the MO-OOA factor but was more prevalent during westerly\nwinds, with air masses originating from the Atlantic Ocean, the western\nMediterranean and at high altitudes over France and Spain from mistral\nwinds. The MSA-OOA factor contributed an average 12 % to the PM1 OA and\nwas more dominant during the mistral winds. The HOA, representing observed\nprimary organic aerosol, only contributed 8 % of the average PM1 OA during\nthe campaign. Even though Lampedusa is one of the most remote sites in the Mediterranean,\nPM1 concentrations (10 ± 5 µg m−3) were comparable to those\nobserved in coastal cities and sites closer to continental Europe. Cleaner\nconditions corresponded to higher wind speeds. Nucleation and growth of new\naerosol particles was observed during periods of north-westerly winds. From a\nclimatology analysis from 1999 to 2012, these periods were much more\nprevalent during the measurement campaign than during the preceding 13 years.\nThese results support previous findings that highlight the importance\nof different large-scale synoptic conditions in determining the regional and\nlocal aerosol composition and oxidation and also suggest that a non-polluted\nsurface atmosphere over the Mediterranean is rare.","container-title":"Atmospheric Chemistry and Physics","DOI":"10.5194/acp-19-11123-2019","ISSN":"1680-7324","issue":"17","journalAbbreviation":"Atmos. Chem. Phys.","language":"en","license":"https://creativecommons.org/licenses/by/4.0/","page":"11123-11142","source":"DOI.org (Crossref)","title":"Summertime surface PM&amp;lt;sub&amp;gt;1&amp;lt;/sub&amp;gt; aerosol composition and size by source region at the Lampedusa island in the central Mediterranean Sea","volume":"19","author":[{"family":"Mallet","given":"Marc D."},{"family":"D'Anna","given":"Barbara"},{"family":"Même","given":"Aurélie"},{"family":"Bove","given":"Maria Chiara"},{"family":"Cassola","given":"Federico"},{"family":"Pace","given":"Giandomenico"},{"family":"Desboeufs","given":"Karine"},{"family":"Di Biagio","given":"Claudia"},{"family":"Doussin","given":"Jean-Francois"},{"family":"Maille","given":"Michel"},{"family":"Massabò","given":"Dario"},{"family":"Sciare","given":"Jean"},{"family":"Zapf","given":"Pascal"},{"family":"Di Sarra","given":"Alcide Giorgio"},{"family":"Formenti","given":"Paola"}],"issued":{"date-parts":[["2019",9,3]]},"citation-key":"malletSummertimeSurfacePMltsubgt1lt2019"}}],"schema":"https://github.com/citation-style-language/schema/raw/master/csl-citation.json"} </w:instrText>
        </w:r>
        <w:r>
          <w:rPr>
            <w:rFonts w:ascii="Times New Roman" w:hAnsi="Times New Roman" w:cs="Times New Roman"/>
            <w:sz w:val="20"/>
            <w:szCs w:val="20"/>
            <w:lang w:val="en-IE"/>
          </w:rPr>
          <w:fldChar w:fldCharType="separate"/>
        </w:r>
        <w:r w:rsidRPr="00FC0190">
          <w:rPr>
            <w:rFonts w:ascii="Times New Roman" w:hAnsi="Times New Roman" w:cs="Times New Roman"/>
            <w:sz w:val="20"/>
            <w:lang w:val="en-IE"/>
          </w:rPr>
          <w:t>(Florou et al., 2024; Mallet et al., 2019)</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Pacific Ocean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2nv9Je9o","properties":{"formattedCitation":"(Loh et al., 2023, 2024)","plainCitation":"(Loh et al., 2023, 2024)","noteIndex":0},"citationItems":[{"id":2385,"uris":["http://zotero.org/groups/3856298/items/4SQHDYKN"],"itemData":{"id":2385,"type":"article-journal","container-title":"Science of The Total Environment","DOI":"10.1016/j.scitotenv.2022.159173","ISSN":"00489697","journalAbbreviation":"Science of The Total Environment","language":"en","page":"159173","source":"DOI.org (Crossref)","title":"Chemical characterization of sub-micron aerosols over the East Sea (Sea of Japan)","volume":"856","author":[{"family":"Loh","given":"Andrew"},{"family":"Kim","given":"Donghwi"},{"family":"An","given":"Joon Geon"},{"family":"Choi","given":"Narin"},{"family":"Yim","given":"Un Hyuk"}],"issued":{"date-parts":[["2023",1]]},"citation-key":"lohChemicalCharacterizationSubmicron2023"}},{"id":5896,"uris":["http://zotero.org/groups/3856298/items/EACJ24QG"],"itemData":{"id":5896,"type":"article-journal","container-title":"Marine Pollution Bulletin","DOI":"10.1016/j.marpolbul.2024.116556","ISSN":"0025326X","journalAbbreviation":"Marine Pollution Bulletin","language":"en","page":"116556","source":"DOI.org (Crossref)","title":"Characteristics of sub-micron aerosols in the Yellow Sea and its environmental implications","volume":"204","author":[{"family":"Loh","given":"Andrew"},{"family":"Kim","given":"Donghwi"},{"family":"An","given":"Joon Geon"},{"family":"Choi","given":"Narin"},{"family":"Yim","given":"Un Hyuk"}],"issued":{"date-parts":[["2024",7]]},"citation-key":"lohCharacteristicsSubmicronAerosols2024"}}],"schema":"https://github.com/citation-style-language/schema/raw/master/csl-citation.json"} </w:instrText>
        </w:r>
        <w:r>
          <w:rPr>
            <w:rFonts w:ascii="Times New Roman" w:hAnsi="Times New Roman" w:cs="Times New Roman"/>
            <w:sz w:val="20"/>
            <w:szCs w:val="20"/>
            <w:lang w:val="en-IE"/>
          </w:rPr>
          <w:fldChar w:fldCharType="separate"/>
        </w:r>
        <w:r w:rsidRPr="00C97E9D">
          <w:rPr>
            <w:rFonts w:ascii="Times New Roman" w:hAnsi="Times New Roman" w:cs="Times New Roman"/>
            <w:sz w:val="20"/>
          </w:rPr>
          <w:t>(Loh et al., 2023, 202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and Antarctica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exQRS7hY","properties":{"formattedCitation":"(Giordano et al., 2016; Paglione et al., 2024; Schmale et al., 2013)","plainCitation":"(Giordano et al., 2016; Paglione et al., 2024; Schmale et al., 2013)","noteIndex":0},"citationItems":[{"id":1197,"uris":["http://zotero.org/groups/3856298/items/5MMU2I96"],"itemData":{"id":1197,"type":"report","abstract":"Abstract. Understanding the sources and evolution of aerosols is crucial for constraining the impacts that aerosols have on a global scale. An unanswered question in atmospheric science is the source and evolution of the Antarctic aerosol population. Previous work over the continent has primarily utilized low resolution aerosol filters (coupled with off-line ion chromatography) to answer questions about Antarctic aerosols. Bulk aerosol sampling has been useful in identifying seasonal cycles in the aerosol populations, especially in populations that have been attributed to Southern Ocean phytoplankton emissions. However, real-time, high resolution chemical composition data is necessary to identify the mechanisms and exact timing of changes in the Antarctic aerosol populations. The recent 2ODIAC (2-Season Ozone Depletion and Interaction with Aerosols Campaign) field campaign saw the first ever deployment of a real-time, high resolution aerosol mass spectrometer (SP-AMS or AMS) to the continent. Data obtained from the AMS, and a suite of other aerosol, gas-phase, and meteorological instruments, are presented here. In particular, this manuscript focuses on the aerosol population over coastal Antarctica and the evolution of that population in Austral Spring. Results indicate that there exists a sulfate mode in Antarctica that is externally mixed to the rest of the aerosol population with a mass mode vacuum aerodynamic diameter of 250 nm. Springtime increases in sulfate aerosol are observed and attributed to biogenic sources, in agreement with previous research identifying phytoplankton activity as the source of the aerosol. Furthermore, the total Antarctic aerosol population is shown to undergo three distinct phases during the winter to summer transition. The first phase is dominated by highly aged sulfate particles comprising the majority of the aerosol population at low wind speed. The second phase, previously unidentified, is the generation of a sub-250 nm aerosol population of unknown composition. The second phase appears as a transitional phase during the extended polar sunrise. The third phase is marked by an increased importance of biogenically-derived sulfate to the total aerosol population (photolysis of dimethyl sulfate and methanesulfonic acid [DMS and MSA]). The increased importance of MSA is identified both through the direct, real-time measurement of aerosol MSA and through the use of positive matrix factorization on the sulfur containing ions in the high-resolution mass spectral data. Given the importance of sub-250 nm particles, the aforementioned second phase suggests that early Austral spring is the season where new particle formation mechanisms are likely to have the largest contribution to the aerosol population in Antarctica.","genre":"preprint","note":"DOI: 10.5194/acp-2016-606","publisher":"Aerosols/Field Measurements/Troposphere/Chemistry (chemical composition and reactions)","source":"DOI.org (Crossref)","title":"A missing source of aerosols in Antarctica – beyond long-range transport, phytoplankton, and photochemistry","URL":"https://acp.copernicus.org/preprints/acp-2016-606/acp-2016-606.pdf","author":[{"family":"Giordano","given":"Michael R."},{"family":"Kalnajs","given":"Lars  E."},{"family":"Avery","given":"Anita"},{"family":"Goetz","given":"James  D."},{"family":"Davis","given":"Sean  M."},{"family":"DeCarlo","given":"Peter  F."}],"accessed":{"date-parts":[["2022",4,21]]},"issued":{"date-parts":[["2016",7,14]]},"citation-key":"giordanoMissingSourceAerosols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w:instrText>
        </w:r>
        <w:r w:rsidRPr="004F19DB">
          <w:rPr>
            <w:rFonts w:ascii="Times New Roman" w:hAnsi="Times New Roman" w:cs="Times New Roman"/>
            <w:sz w:val="20"/>
            <w:szCs w:val="20"/>
            <w:lang w:val="en-IE"/>
          </w:rPr>
          <w:instrText xml:space="preserve">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Pr>
            <w:rFonts w:ascii="Times New Roman" w:hAnsi="Times New Roman" w:cs="Times New Roman"/>
            <w:sz w:val="20"/>
            <w:szCs w:val="20"/>
            <w:lang w:val="en-IE"/>
          </w:rPr>
          <w:fldChar w:fldCharType="separate"/>
        </w:r>
        <w:r w:rsidRPr="004F19DB">
          <w:rPr>
            <w:rFonts w:ascii="Times New Roman" w:hAnsi="Times New Roman" w:cs="Times New Roman"/>
            <w:sz w:val="20"/>
            <w:lang w:val="en-IE"/>
          </w:rPr>
          <w:t>(Giordano et al., 2016; Paglione et al., 2024; Schmale et al., 2013)</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hich allows for facilitated cross-sites comparability.</w:t>
        </w:r>
      </w:ins>
    </w:p>
    <w:p w14:paraId="46AF453B" w14:textId="58423FC2" w:rsidR="00F555EE" w:rsidRPr="00F815AF" w:rsidRDefault="001B687E" w:rsidP="006D22EE">
      <w:pPr>
        <w:spacing w:line="360" w:lineRule="auto"/>
        <w:rPr>
          <w:rFonts w:ascii="Times New Roman" w:hAnsi="Times New Roman" w:cs="Times New Roman"/>
          <w:sz w:val="20"/>
          <w:szCs w:val="20"/>
        </w:rPr>
      </w:pPr>
      <w:r>
        <w:rPr>
          <w:rFonts w:ascii="Times New Roman" w:hAnsi="Times New Roman" w:cs="Times New Roman"/>
          <w:sz w:val="20"/>
          <w:szCs w:val="20"/>
        </w:rPr>
        <w:t>Finally, the effects from</w:t>
      </w:r>
      <w:ins w:id="30" w:author="CHEVASSUS, Emmanuel" w:date="2024-12-11T21:48:00Z" w16du:dateUtc="2024-12-11T21:48:00Z">
        <w:r w:rsidR="00F815AF">
          <w:rPr>
            <w:rFonts w:ascii="Times New Roman" w:hAnsi="Times New Roman" w:cs="Times New Roman"/>
            <w:sz w:val="20"/>
            <w:szCs w:val="20"/>
          </w:rPr>
          <w:t xml:space="preserve"> </w:t>
        </w:r>
        <w:proofErr w:type="spellStart"/>
        <w:r w:rsidR="00F815AF">
          <w:rPr>
            <w:rFonts w:ascii="Times New Roman" w:hAnsi="Times New Roman" w:cs="Times New Roman"/>
            <w:sz w:val="20"/>
            <w:szCs w:val="20"/>
          </w:rPr>
          <w:t>Oceans´</w:t>
        </w:r>
      </w:ins>
      <w:del w:id="31" w:author="CHEVASSUS, Emmanuel" w:date="2024-12-11T21:48:00Z" w16du:dateUtc="2024-12-11T21:48:00Z">
        <w:r w:rsidR="00F815AF" w:rsidDel="00F815AF">
          <w:rPr>
            <w:rFonts w:ascii="Times New Roman" w:hAnsi="Times New Roman" w:cs="Times New Roman"/>
            <w:sz w:val="20"/>
            <w:szCs w:val="20"/>
          </w:rPr>
          <w:delText xml:space="preserve"> ocean </w:delText>
        </w:r>
      </w:del>
      <w:r w:rsidR="00717EAE" w:rsidRPr="004758A9">
        <w:rPr>
          <w:rFonts w:ascii="Times New Roman" w:hAnsi="Times New Roman" w:cs="Times New Roman"/>
          <w:sz w:val="20"/>
          <w:szCs w:val="20"/>
        </w:rPr>
        <w:t>biology</w:t>
      </w:r>
      <w:proofErr w:type="spellEnd"/>
      <w:r w:rsidR="00717EAE" w:rsidRPr="004758A9">
        <w:rPr>
          <w:rFonts w:ascii="Times New Roman" w:hAnsi="Times New Roman" w:cs="Times New Roman"/>
          <w:sz w:val="20"/>
          <w:szCs w:val="20"/>
        </w:rPr>
        <w:t xml:space="preserve"> </w:t>
      </w:r>
      <w:r w:rsidR="005B38EB">
        <w:rPr>
          <w:rFonts w:ascii="Times New Roman" w:hAnsi="Times New Roman" w:cs="Times New Roman"/>
          <w:sz w:val="20"/>
          <w:szCs w:val="20"/>
        </w:rPr>
        <w:t>being</w:t>
      </w:r>
      <w:r w:rsidRPr="004758A9">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currently unaccounted for in </w:t>
      </w:r>
      <w:ins w:id="32" w:author="CHEVASSUS, Emmanuel" w:date="2024-12-11T21:48:00Z" w16du:dateUtc="2024-12-11T21:48:00Z">
        <w:r w:rsidR="00F815AF">
          <w:rPr>
            <w:rFonts w:ascii="Times New Roman" w:hAnsi="Times New Roman" w:cs="Times New Roman"/>
            <w:sz w:val="20"/>
            <w:szCs w:val="20"/>
          </w:rPr>
          <w:t>C</w:t>
        </w:r>
      </w:ins>
      <w:del w:id="33" w:author="CHEVASSUS, Emmanuel" w:date="2024-12-11T21:48:00Z" w16du:dateUtc="2024-12-11T21:48:00Z">
        <w:r w:rsidR="00F815AF" w:rsidDel="00F815AF">
          <w:rPr>
            <w:rFonts w:ascii="Times New Roman" w:hAnsi="Times New Roman" w:cs="Times New Roman"/>
            <w:sz w:val="20"/>
            <w:szCs w:val="20"/>
          </w:rPr>
          <w:delText>c</w:delText>
        </w:r>
      </w:del>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r>
        <w:rPr>
          <w:rFonts w:ascii="Times New Roman" w:hAnsi="Times New Roman" w:cs="Times New Roman"/>
          <w:sz w:val="20"/>
          <w:szCs w:val="20"/>
        </w:rPr>
        <w:t xml:space="preserve">, </w:t>
      </w:r>
      <w:r w:rsidR="00623202" w:rsidRPr="004758A9">
        <w:rPr>
          <w:rFonts w:ascii="Times New Roman" w:hAnsi="Times New Roman" w:cs="Times New Roman"/>
          <w:sz w:val="20"/>
          <w:szCs w:val="20"/>
        </w:rPr>
        <w:t>this study</w:t>
      </w:r>
      <w:r w:rsidR="004818A5" w:rsidRPr="004758A9">
        <w:rPr>
          <w:rFonts w:ascii="Times New Roman" w:hAnsi="Times New Roman" w:cs="Times New Roman"/>
          <w:sz w:val="20"/>
          <w:szCs w:val="20"/>
        </w:rPr>
        <w:t xml:space="preserve"> seeks to </w:t>
      </w:r>
      <w:r>
        <w:rPr>
          <w:rFonts w:ascii="Times New Roman" w:hAnsi="Times New Roman" w:cs="Times New Roman"/>
          <w:sz w:val="20"/>
          <w:szCs w:val="20"/>
        </w:rPr>
        <w:t>relate different aerosol sources and geographical regions to</w:t>
      </w:r>
      <w:r w:rsidRPr="004758A9">
        <w:rPr>
          <w:rFonts w:ascii="Times New Roman" w:hAnsi="Times New Roman" w:cs="Times New Roman"/>
          <w:sz w:val="20"/>
          <w:szCs w:val="20"/>
        </w:rPr>
        <w:t xml:space="preserve"> </w:t>
      </w:r>
      <w:r w:rsidR="004818A5" w:rsidRPr="004758A9">
        <w:rPr>
          <w:rFonts w:ascii="Times New Roman" w:hAnsi="Times New Roman" w:cs="Times New Roman"/>
          <w:sz w:val="20"/>
          <w:szCs w:val="20"/>
        </w:rPr>
        <w:t xml:space="preserve">phytoplankton </w:t>
      </w:r>
      <w:r w:rsidR="003D43BB" w:rsidRPr="004758A9">
        <w:rPr>
          <w:rFonts w:ascii="Times New Roman" w:hAnsi="Times New Roman" w:cs="Times New Roman"/>
          <w:sz w:val="20"/>
          <w:szCs w:val="20"/>
        </w:rPr>
        <w:t>taxonomic group</w:t>
      </w:r>
      <w:r w:rsidR="00717EAE" w:rsidRPr="004758A9">
        <w:rPr>
          <w:rFonts w:ascii="Times New Roman" w:hAnsi="Times New Roman" w:cs="Times New Roman"/>
          <w:sz w:val="20"/>
          <w:szCs w:val="20"/>
        </w:rPr>
        <w:t xml:space="preserve"> simulations</w:t>
      </w:r>
      <w:r w:rsidR="003D43BB" w:rsidRPr="004758A9">
        <w:rPr>
          <w:rFonts w:ascii="Times New Roman" w:hAnsi="Times New Roman" w:cs="Times New Roman"/>
          <w:sz w:val="20"/>
          <w:szCs w:val="20"/>
        </w:rPr>
        <w:t xml:space="preserve"> </w:t>
      </w:r>
      <w:r w:rsidR="003D43BB"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Pr>
          <w:rFonts w:ascii="Times New Roman" w:hAnsi="Times New Roman" w:cs="Times New Roman"/>
          <w:sz w:val="20"/>
          <w:szCs w:val="20"/>
        </w:rPr>
        <w:fldChar w:fldCharType="separate"/>
      </w:r>
      <w:r w:rsidR="003D43BB" w:rsidRPr="004758A9">
        <w:rPr>
          <w:rFonts w:ascii="Times New Roman" w:hAnsi="Times New Roman" w:cs="Times New Roman"/>
          <w:sz w:val="20"/>
        </w:rPr>
        <w:t>(Rousseaux</w:t>
      </w:r>
      <w:r w:rsidR="00127235" w:rsidRPr="004758A9">
        <w:rPr>
          <w:rFonts w:ascii="Times New Roman" w:hAnsi="Times New Roman" w:cs="Times New Roman"/>
          <w:sz w:val="20"/>
        </w:rPr>
        <w:t xml:space="preserve"> </w:t>
      </w:r>
      <w:r w:rsidR="00485B74" w:rsidRPr="004758A9">
        <w:rPr>
          <w:rFonts w:ascii="Times New Roman" w:hAnsi="Times New Roman" w:cs="Times New Roman"/>
          <w:i/>
          <w:iCs/>
          <w:sz w:val="20"/>
        </w:rPr>
        <w:t>et al</w:t>
      </w:r>
      <w:r w:rsidR="00127235" w:rsidRPr="004758A9">
        <w:rPr>
          <w:rFonts w:ascii="Times New Roman" w:hAnsi="Times New Roman" w:cs="Times New Roman"/>
          <w:i/>
          <w:iCs/>
          <w:sz w:val="20"/>
        </w:rPr>
        <w:t>.</w:t>
      </w:r>
      <w:r w:rsidR="00127235" w:rsidRPr="004758A9">
        <w:rPr>
          <w:rFonts w:ascii="Times New Roman" w:hAnsi="Times New Roman" w:cs="Times New Roman"/>
          <w:sz w:val="20"/>
        </w:rPr>
        <w:t xml:space="preserve"> </w:t>
      </w:r>
      <w:r w:rsidR="003D43BB" w:rsidRPr="004758A9">
        <w:rPr>
          <w:rFonts w:ascii="Times New Roman" w:hAnsi="Times New Roman" w:cs="Times New Roman"/>
          <w:sz w:val="20"/>
        </w:rPr>
        <w:t>2013)</w:t>
      </w:r>
      <w:r w:rsidR="003D43BB" w:rsidRPr="004758A9">
        <w:rPr>
          <w:rFonts w:ascii="Times New Roman" w:hAnsi="Times New Roman" w:cs="Times New Roman"/>
          <w:sz w:val="20"/>
          <w:szCs w:val="20"/>
        </w:rPr>
        <w:fldChar w:fldCharType="end"/>
      </w:r>
      <w:r w:rsidR="00717EAE" w:rsidRPr="004758A9">
        <w:rPr>
          <w:rFonts w:ascii="Times New Roman" w:hAnsi="Times New Roman" w:cs="Times New Roman"/>
          <w:sz w:val="20"/>
          <w:szCs w:val="20"/>
        </w:rPr>
        <w:t xml:space="preserve">. This multi-faceted approach allows to place 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 xml:space="preserve">tmosphere interactions and </w:t>
      </w:r>
      <w:r w:rsidR="006D22EE" w:rsidRPr="004758A9">
        <w:rPr>
          <w:rFonts w:ascii="Times New Roman" w:hAnsi="Times New Roman" w:cs="Times New Roman"/>
          <w:sz w:val="20"/>
          <w:szCs w:val="20"/>
        </w:rPr>
        <w:t>explore</w:t>
      </w:r>
      <w:r w:rsidR="00717EAE" w:rsidRPr="004758A9">
        <w:rPr>
          <w:rFonts w:ascii="Times New Roman" w:hAnsi="Times New Roman" w:cs="Times New Roman"/>
          <w:sz w:val="20"/>
          <w:szCs w:val="20"/>
        </w:rPr>
        <w:t xml:space="preserve"> 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loading over the North Atlantic region.</w:t>
      </w:r>
      <w:bookmarkEnd w:id="23"/>
    </w:p>
    <w:bookmarkEnd w:id="5"/>
    <w:p w14:paraId="1D1A6BAA" w14:textId="16A1B1AA"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7EC3FC2A"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w:t>
      </w:r>
      <w:ins w:id="34" w:author="CHEVASSUS, Emmanuel" w:date="2024-12-11T21:50:00Z" w16du:dateUtc="2024-12-11T21:50:00Z">
        <w:r w:rsidR="00F815AF">
          <w:rPr>
            <w:rFonts w:ascii="Times New Roman" w:hAnsi="Times New Roman" w:cs="Times New Roman"/>
            <w:sz w:val="20"/>
            <w:szCs w:val="20"/>
          </w:rPr>
          <w:t>O</w:t>
        </w:r>
      </w:ins>
      <w:del w:id="35" w:author="CHEVASSUS, Emmanuel" w:date="2024-12-11T21:50:00Z" w16du:dateUtc="2024-12-11T21:50:00Z">
        <w:r w:rsidR="00F815AF" w:rsidDel="00F815AF">
          <w:rPr>
            <w:rFonts w:ascii="Times New Roman" w:hAnsi="Times New Roman" w:cs="Times New Roman"/>
            <w:sz w:val="20"/>
            <w:szCs w:val="20"/>
          </w:rPr>
          <w:delText>o</w:delText>
        </w:r>
      </w:del>
      <w:r w:rsidR="00526E9D" w:rsidRPr="004758A9">
        <w:rPr>
          <w:rFonts w:ascii="Times New Roman" w:hAnsi="Times New Roman" w:cs="Times New Roman"/>
          <w:sz w:val="20"/>
          <w:szCs w:val="20"/>
        </w:rPr>
        <w:t xml:space="preserve">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36"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36"/>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5F99BB69" w:rsidR="002C61DC" w:rsidRPr="004758A9" w:rsidRDefault="002C61DC" w:rsidP="00F04955">
      <w:pPr>
        <w:spacing w:line="360" w:lineRule="auto"/>
        <w:rPr>
          <w:rFonts w:ascii="Times New Roman" w:hAnsi="Times New Roman" w:cs="Times New Roman"/>
          <w:sz w:val="20"/>
          <w:szCs w:val="20"/>
        </w:rPr>
      </w:pPr>
      <w:del w:id="37" w:author="CHEVASSUS, Emmanuel" w:date="2024-12-12T11:02:00Z" w16du:dateUtc="2024-12-12T11:02:00Z">
        <w:r w:rsidRPr="004758A9" w:rsidDel="001F351A">
          <w:rPr>
            <w:rFonts w:ascii="Times New Roman" w:hAnsi="Times New Roman" w:cs="Times New Roman"/>
            <w:sz w:val="20"/>
            <w:szCs w:val="20"/>
          </w:rPr>
          <w:delText>Ambient submicron</w:delText>
        </w:r>
        <w:r w:rsidR="004E4AAC" w:rsidRPr="004758A9" w:rsidDel="001F351A">
          <w:rPr>
            <w:rFonts w:ascii="Times New Roman" w:hAnsi="Times New Roman" w:cs="Times New Roman"/>
            <w:sz w:val="20"/>
            <w:szCs w:val="20"/>
          </w:rPr>
          <w:delText xml:space="preserve"> non-refractory</w:delText>
        </w:r>
        <w:r w:rsidRPr="004758A9" w:rsidDel="001F351A">
          <w:rPr>
            <w:rFonts w:ascii="Times New Roman" w:hAnsi="Times New Roman" w:cs="Times New Roman"/>
            <w:sz w:val="20"/>
            <w:szCs w:val="20"/>
          </w:rPr>
          <w:delText xml:space="preserve"> aerosol major </w:delText>
        </w:r>
        <w:r w:rsidR="00550FF9" w:rsidRPr="004758A9" w:rsidDel="001F351A">
          <w:rPr>
            <w:rFonts w:ascii="Times New Roman" w:hAnsi="Times New Roman" w:cs="Times New Roman"/>
            <w:sz w:val="20"/>
            <w:szCs w:val="20"/>
          </w:rPr>
          <w:delText>specie</w:delText>
        </w:r>
        <w:r w:rsidR="001F351A" w:rsidDel="001F351A">
          <w:rPr>
            <w:rFonts w:ascii="Times New Roman" w:hAnsi="Times New Roman" w:cs="Times New Roman"/>
            <w:sz w:val="20"/>
            <w:szCs w:val="20"/>
          </w:rPr>
          <w:delText>s</w:delText>
        </w:r>
      </w:del>
      <w:ins w:id="38" w:author="CHEVASSUS, Emmanuel" w:date="2024-12-12T11:02:00Z" w16du:dateUtc="2024-12-12T11:02:00Z">
        <w:r w:rsidR="001F351A">
          <w:rPr>
            <w:rFonts w:ascii="Times New Roman" w:hAnsi="Times New Roman" w:cs="Times New Roman"/>
            <w:sz w:val="20"/>
            <w:szCs w:val="20"/>
          </w:rPr>
          <w:t>Aerosol chemical composition was</w:t>
        </w:r>
      </w:ins>
      <w:del w:id="39" w:author="CHEVASSUS, Emmanuel" w:date="2024-12-12T11:02:00Z" w16du:dateUtc="2024-12-12T11:02:00Z">
        <w:r w:rsidR="001F351A" w:rsidDel="001F351A">
          <w:rPr>
            <w:rFonts w:ascii="Times New Roman" w:hAnsi="Times New Roman" w:cs="Times New Roman"/>
            <w:sz w:val="20"/>
            <w:szCs w:val="20"/>
          </w:rPr>
          <w:delText xml:space="preserve"> were</w:delText>
        </w:r>
      </w:del>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001F351A">
        <w:rPr>
          <w:rFonts w:ascii="Times New Roman" w:hAnsi="Times New Roman" w:cs="Times New Roman"/>
          <w:sz w:val="20"/>
          <w:szCs w:val="20"/>
        </w:rPr>
        <w:t xml:space="preserve">. </w:t>
      </w:r>
      <w:ins w:id="40" w:author="CHEVASSUS, Emmanuel" w:date="2024-12-12T11:03:00Z" w16du:dateUtc="2024-12-12T11:03:00Z">
        <w:r w:rsidR="001F351A">
          <w:rPr>
            <w:rFonts w:ascii="Times New Roman" w:hAnsi="Times New Roman" w:cs="Times New Roman"/>
            <w:sz w:val="20"/>
            <w:szCs w:val="20"/>
          </w:rPr>
          <w:t xml:space="preserve">HR-ToF-AMS sampling covers vacuum aerodynamic size range of 35 nm to ~1.5 </w:t>
        </w:r>
        <w:proofErr w:type="spellStart"/>
        <w:r w:rsidR="001F351A" w:rsidRPr="00847BB3">
          <w:rPr>
            <w:rFonts w:ascii="Times New Roman" w:hAnsi="Times New Roman" w:cs="Times New Roman"/>
            <w:sz w:val="20"/>
            <w:szCs w:val="20"/>
          </w:rPr>
          <w:t>μ</w:t>
        </w:r>
        <w:r w:rsidR="001F351A">
          <w:rPr>
            <w:rFonts w:ascii="Times New Roman" w:hAnsi="Times New Roman" w:cs="Times New Roman"/>
            <w:sz w:val="20"/>
            <w:szCs w:val="20"/>
          </w:rPr>
          <w:t>m</w:t>
        </w:r>
        <w:proofErr w:type="spellEnd"/>
        <w:r w:rsidR="001F351A">
          <w:rPr>
            <w:rFonts w:ascii="Times New Roman" w:hAnsi="Times New Roman" w:cs="Times New Roman"/>
            <w:sz w:val="20"/>
            <w:szCs w:val="20"/>
          </w:rPr>
          <w:t xml:space="preserve">, roughly corresponding to PM1 mass (PM mass for particles below 1 </w:t>
        </w:r>
        <w:proofErr w:type="spellStart"/>
        <w:r w:rsidR="001F351A" w:rsidRPr="00847BB3">
          <w:rPr>
            <w:rFonts w:ascii="Times New Roman" w:hAnsi="Times New Roman" w:cs="Times New Roman"/>
            <w:sz w:val="20"/>
            <w:szCs w:val="20"/>
          </w:rPr>
          <w:t>μ</w:t>
        </w:r>
        <w:r w:rsidR="001F351A">
          <w:rPr>
            <w:rFonts w:ascii="Times New Roman" w:hAnsi="Times New Roman" w:cs="Times New Roman"/>
            <w:sz w:val="20"/>
            <w:szCs w:val="20"/>
          </w:rPr>
          <w:t>m</w:t>
        </w:r>
        <w:proofErr w:type="spellEnd"/>
        <w:r w:rsidR="001F351A">
          <w:rPr>
            <w:rFonts w:ascii="Times New Roman" w:hAnsi="Times New Roman" w:cs="Times New Roman"/>
            <w:sz w:val="20"/>
            <w:szCs w:val="20"/>
          </w:rPr>
          <w:t xml:space="preserve">) </w:t>
        </w:r>
        <w:r w:rsidR="001F351A">
          <w:rPr>
            <w:rFonts w:ascii="Times New Roman" w:hAnsi="Times New Roman" w:cs="Times New Roman"/>
            <w:sz w:val="20"/>
            <w:szCs w:val="20"/>
          </w:rPr>
          <w:fldChar w:fldCharType="begin"/>
        </w:r>
        <w:r w:rsidR="001F351A">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1F351A">
          <w:rPr>
            <w:rFonts w:ascii="Times New Roman" w:hAnsi="Times New Roman" w:cs="Times New Roman"/>
            <w:sz w:val="20"/>
            <w:szCs w:val="20"/>
          </w:rPr>
          <w:fldChar w:fldCharType="separate"/>
        </w:r>
        <w:r w:rsidR="001F351A" w:rsidRPr="00847BB3">
          <w:rPr>
            <w:rFonts w:ascii="Times New Roman" w:hAnsi="Times New Roman" w:cs="Times New Roman"/>
            <w:sz w:val="20"/>
          </w:rPr>
          <w:t>(DeCarlo et al., 2006)</w:t>
        </w:r>
        <w:r w:rsidR="001F351A">
          <w:rPr>
            <w:rFonts w:ascii="Times New Roman" w:hAnsi="Times New Roman" w:cs="Times New Roman"/>
            <w:sz w:val="20"/>
            <w:szCs w:val="20"/>
          </w:rPr>
          <w:fldChar w:fldCharType="end"/>
        </w:r>
        <w:r w:rsidR="001F351A">
          <w:rPr>
            <w:rFonts w:ascii="Times New Roman" w:hAnsi="Times New Roman" w:cs="Times New Roman"/>
            <w:sz w:val="20"/>
            <w:szCs w:val="20"/>
          </w:rPr>
          <w:t xml:space="preserve">. </w:t>
        </w:r>
      </w:ins>
      <w:r w:rsidRPr="004758A9">
        <w:rPr>
          <w:rFonts w:ascii="Times New Roman" w:hAnsi="Times New Roman" w:cs="Times New Roman"/>
          <w:sz w:val="20"/>
          <w:szCs w:val="20"/>
        </w:rPr>
        <w:t xml:space="preserve"> 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w:t>
      </w:r>
      <w:proofErr w:type="spellStart"/>
      <w:r w:rsidRPr="004758A9">
        <w:rPr>
          <w:rFonts w:ascii="Times New Roman" w:hAnsi="Times New Roman" w:cs="Times New Roman"/>
          <w:sz w:val="20"/>
          <w:szCs w:val="20"/>
        </w:rPr>
        <w:t>Δm</w:t>
      </w:r>
      <w:proofErr w:type="spellEnd"/>
      <w:r w:rsidRPr="004758A9">
        <w:rPr>
          <w:rFonts w:ascii="Times New Roman" w:hAnsi="Times New Roman" w:cs="Times New Roman"/>
          <w:sz w:val="20"/>
          <w:szCs w:val="20"/>
        </w:rPr>
        <w:t>)</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r w:rsidR="002944EA" w:rsidRPr="004758A9">
        <w:rPr>
          <w:rFonts w:ascii="Times New Roman" w:hAnsi="Times New Roman" w:cs="Times New Roman"/>
          <w:sz w:val="20"/>
          <w:szCs w:val="20"/>
        </w:rPr>
        <w:t>RIE</w:t>
      </w:r>
      <w:r w:rsidR="00517471">
        <w:rPr>
          <w:rFonts w:ascii="Times New Roman" w:hAnsi="Times New Roman" w:cs="Times New Roman"/>
          <w:sz w:val="20"/>
          <w:szCs w:val="20"/>
        </w:rPr>
        <w:t>s</w:t>
      </w:r>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r w:rsidR="00001419">
        <w:rPr>
          <w:rFonts w:ascii="Times New Roman" w:hAnsi="Times New Roman" w:cs="Times New Roman"/>
          <w:sz w:val="20"/>
          <w:szCs w:val="20"/>
        </w:rPr>
        <w:t xml:space="preserve"> </w:t>
      </w:r>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w:t>
      </w:r>
      <w:proofErr w:type="spellStart"/>
      <w:r w:rsidRPr="004758A9">
        <w:rPr>
          <w:rFonts w:ascii="Times New Roman" w:hAnsi="Times New Roman" w:cs="Times New Roman"/>
          <w:sz w:val="20"/>
          <w:szCs w:val="20"/>
        </w:rPr>
        <w:t>SeQUential</w:t>
      </w:r>
      <w:proofErr w:type="spellEnd"/>
      <w:r w:rsidRPr="004758A9">
        <w:rPr>
          <w:rFonts w:ascii="Times New Roman" w:hAnsi="Times New Roman" w:cs="Times New Roman"/>
          <w:sz w:val="20"/>
          <w:szCs w:val="20"/>
        </w:rPr>
        <w:t xml:space="preserve"> Igor data </w:t>
      </w:r>
      <w:proofErr w:type="spellStart"/>
      <w:r w:rsidRPr="004758A9">
        <w:rPr>
          <w:rFonts w:ascii="Times New Roman" w:hAnsi="Times New Roman" w:cs="Times New Roman"/>
          <w:sz w:val="20"/>
          <w:szCs w:val="20"/>
        </w:rPr>
        <w:t>RetRiEvaL</w:t>
      </w:r>
      <w:proofErr w:type="spellEnd"/>
      <w:r w:rsidRPr="004758A9">
        <w:rPr>
          <w:rFonts w:ascii="Times New Roman" w:hAnsi="Times New Roman" w:cs="Times New Roman"/>
          <w:sz w:val="20"/>
          <w:szCs w:val="20"/>
        </w:rPr>
        <w:t>)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41"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Sea salt was estimated based on a scaling factor of 51 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41"/>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42" w:name="_Hlk118896502"/>
      <w:bookmarkStart w:id="43" w:name="_Hlk145932626"/>
      <w:r w:rsidRPr="004758A9">
        <w:rPr>
          <w:rFonts w:ascii="Times New Roman" w:hAnsi="Times New Roman" w:cs="Times New Roman"/>
          <w:sz w:val="20"/>
          <w:szCs w:val="20"/>
        </w:rPr>
        <w:t xml:space="preserve">Based on their elemental composition (C, O, H, N, S), ions were then grouped into chemical families: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bookmarkStart w:id="44" w:name="_Hlk145927277"/>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 1), </w:t>
      </w:r>
      <w:bookmarkStart w:id="45" w:name="_Hlk145927255"/>
      <w:bookmarkEnd w:id="44"/>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gt; 1), </w:t>
      </w:r>
      <w:bookmarkEnd w:id="45"/>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 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gt;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proofErr w:type="spellEnd"/>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42"/>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measured by a multi-angle absorption photometer (MAAP, </w:t>
      </w:r>
      <w:proofErr w:type="spellStart"/>
      <w:r w:rsidRPr="004758A9">
        <w:rPr>
          <w:rFonts w:ascii="Times New Roman" w:hAnsi="Times New Roman" w:cs="Times New Roman"/>
          <w:sz w:val="20"/>
          <w:szCs w:val="20"/>
        </w:rPr>
        <w:t>Thermo</w:t>
      </w:r>
      <w:proofErr w:type="spellEnd"/>
      <w:r w:rsidRPr="004758A9">
        <w:rPr>
          <w:rFonts w:ascii="Times New Roman" w:hAnsi="Times New Roman" w:cs="Times New Roman"/>
          <w:sz w:val="20"/>
          <w:szCs w:val="20"/>
        </w:rPr>
        <w:t xml:space="preserve">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51692453"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solar radiation,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proofErr w:type="spellStart"/>
      <w:r w:rsidRPr="004758A9">
        <w:rPr>
          <w:rFonts w:ascii="Times New Roman" w:hAnsi="Times New Roman" w:cs="Times New Roman"/>
          <w:i/>
          <w:iCs/>
          <w:sz w:val="20"/>
          <w:szCs w:val="20"/>
        </w:rPr>
        <w:t>worldMet</w:t>
      </w:r>
      <w:proofErr w:type="spellEnd"/>
      <w:r w:rsidRPr="004758A9">
        <w:rPr>
          <w:rFonts w:ascii="Times New Roman" w:hAnsi="Times New Roman" w:cs="Times New Roman"/>
          <w:sz w:val="20"/>
          <w:szCs w:val="20"/>
        </w:rPr>
        <w:t xml:space="preserve"> R package (station ID: 039630-99999) from the NOAA ISD website (https://www.ncdc.noaa.gov/isd).</w:t>
      </w:r>
    </w:p>
    <w:bookmarkEnd w:id="43"/>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46"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 xml:space="preserve">of multiple ions sharing the same nominal mass, thereby allowing for a more exact characterisation of the temporal fluctuations of different ion families (e.g.,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w:t>
      </w:r>
      <w:proofErr w:type="gramStart"/>
      <w:r w:rsidR="0087214F" w:rsidRPr="004758A9">
        <w:rPr>
          <w:rFonts w:ascii="Times New Roman" w:hAnsi="Times New Roman" w:cs="Times New Roman"/>
          <w:sz w:val="20"/>
          <w:szCs w:val="20"/>
        </w:rPr>
        <w:t>as a result of</w:t>
      </w:r>
      <w:proofErr w:type="gramEnd"/>
      <w:r w:rsidR="0087214F" w:rsidRPr="004758A9">
        <w:rPr>
          <w:rFonts w:ascii="Times New Roman" w:hAnsi="Times New Roman" w:cs="Times New Roman"/>
          <w:sz w:val="20"/>
          <w:szCs w:val="20"/>
        </w:rPr>
        <w:t xml:space="preserve"> the improved chemical resolution, is advantageous for 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w:t>
      </w:r>
      <w:proofErr w:type="spellStart"/>
      <w:r w:rsidR="00417EC9" w:rsidRPr="004758A9">
        <w:rPr>
          <w:rFonts w:ascii="Times New Roman" w:eastAsia="Times New Roman" w:hAnsi="Times New Roman" w:cs="Times New Roman"/>
          <w:sz w:val="20"/>
          <w:szCs w:val="20"/>
          <w:lang w:eastAsia="en-GB"/>
        </w:rPr>
        <w:t>Fpeaks</w:t>
      </w:r>
      <w:proofErr w:type="spellEnd"/>
      <w:r w:rsidR="00417EC9" w:rsidRPr="004758A9">
        <w:rPr>
          <w:rFonts w:ascii="Times New Roman" w:eastAsia="Times New Roman" w:hAnsi="Times New Roman" w:cs="Times New Roman"/>
          <w:sz w:val="20"/>
          <w:szCs w:val="20"/>
          <w:lang w:eastAsia="en-GB"/>
        </w:rPr>
        <w:t xml:space="preserve">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46"/>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0AA18526"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Air masses back trajectories analysis was performed using the Hybrid Single Particle </w:t>
      </w:r>
      <w:proofErr w:type="spellStart"/>
      <w:r w:rsidRPr="004758A9">
        <w:rPr>
          <w:rFonts w:ascii="Times New Roman" w:hAnsi="Times New Roman" w:cs="Times New Roman"/>
          <w:sz w:val="20"/>
          <w:szCs w:val="20"/>
        </w:rPr>
        <w:t>Lagrangian</w:t>
      </w:r>
      <w:proofErr w:type="spellEnd"/>
      <w:r w:rsidRPr="004758A9">
        <w:rPr>
          <w:rFonts w:ascii="Times New Roman" w:hAnsi="Times New Roman" w:cs="Times New Roman"/>
          <w:sz w:val="20"/>
          <w:szCs w:val="20"/>
        </w:rPr>
        <w:t xml:space="preserve">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 hour</w:t>
      </w:r>
      <w:r w:rsidR="00352900" w:rsidRPr="004758A9">
        <w:rPr>
          <w:rFonts w:ascii="Times New Roman" w:hAnsi="Times New Roman" w:cs="Times New Roman"/>
          <w:sz w:val="20"/>
          <w:szCs w:val="20"/>
        </w:rPr>
        <w:t>s</w:t>
      </w:r>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with</w:t>
      </w:r>
      <w:r w:rsidR="00A745F3">
        <w:rPr>
          <w:rFonts w:ascii="Times New Roman" w:hAnsi="Times New Roman" w:cs="Times New Roman"/>
          <w:sz w:val="20"/>
          <w:szCs w:val="20"/>
        </w:rPr>
        <w:t xml:space="preserve"> </w:t>
      </w:r>
      <w:proofErr w:type="spellStart"/>
      <w:ins w:id="47" w:author="CHEVASSUS, Emmanuel" w:date="2024-12-11T21:55:00Z" w16du:dateUtc="2024-12-11T21:55:00Z">
        <w:r w:rsidR="00A745F3">
          <w:rPr>
            <w:rFonts w:ascii="Times New Roman" w:hAnsi="Times New Roman" w:cs="Times New Roman"/>
            <w:sz w:val="20"/>
            <w:szCs w:val="20"/>
          </w:rPr>
          <w:t>arrival</w:t>
        </w:r>
      </w:ins>
      <w:del w:id="48" w:author="CHEVASSUS, Emmanuel" w:date="2024-12-11T21:55:00Z" w16du:dateUtc="2024-12-11T21:55:00Z">
        <w:r w:rsidR="00A745F3" w:rsidDel="00A745F3">
          <w:rPr>
            <w:rFonts w:ascii="Times New Roman" w:hAnsi="Times New Roman" w:cs="Times New Roman"/>
            <w:sz w:val="20"/>
            <w:szCs w:val="20"/>
          </w:rPr>
          <w:delText>starting</w:delText>
        </w:r>
        <w:r w:rsidR="0025603D" w:rsidRPr="004758A9" w:rsidDel="00A745F3">
          <w:rPr>
            <w:rFonts w:ascii="Times New Roman" w:hAnsi="Times New Roman" w:cs="Times New Roman"/>
            <w:sz w:val="20"/>
            <w:szCs w:val="20"/>
          </w:rPr>
          <w:delText xml:space="preserve"> </w:delText>
        </w:r>
      </w:del>
      <w:r w:rsidR="0025603D" w:rsidRPr="004758A9">
        <w:rPr>
          <w:rFonts w:ascii="Times New Roman" w:hAnsi="Times New Roman" w:cs="Times New Roman"/>
          <w:sz w:val="20"/>
          <w:szCs w:val="20"/>
        </w:rPr>
        <w:t>height</w:t>
      </w:r>
      <w:proofErr w:type="spellEnd"/>
      <w:r w:rsidR="0025603D" w:rsidRPr="004758A9">
        <w:rPr>
          <w:rFonts w:ascii="Times New Roman" w:hAnsi="Times New Roman" w:cs="Times New Roman"/>
          <w:sz w:val="20"/>
          <w:szCs w:val="20"/>
        </w:rPr>
        <w:t xml:space="preserve">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49"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ins w:id="50" w:author="CHEVASSUS, Emmanuel" w:date="2024-12-11T13:27:00Z" w16du:dateUtc="2024-12-11T13:27:00Z">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ins>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proofErr w:type="spellStart"/>
      <w:r w:rsidRPr="004758A9">
        <w:rPr>
          <w:rFonts w:ascii="Times New Roman" w:hAnsi="Times New Roman" w:cs="Times New Roman"/>
          <w:i/>
          <w:iCs/>
          <w:sz w:val="20"/>
          <w:szCs w:val="20"/>
        </w:rPr>
        <w:t>rnaturalearth</w:t>
      </w:r>
      <w:proofErr w:type="spellEnd"/>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w:t>
      </w:r>
      <w:proofErr w:type="spellStart"/>
      <w:r w:rsidRPr="00605BB0">
        <w:rPr>
          <w:rFonts w:ascii="Times New Roman" w:hAnsi="Times New Roman" w:cs="Times New Roman"/>
          <w:sz w:val="20"/>
          <w:szCs w:val="20"/>
        </w:rPr>
        <w:t>RTransferEntropy</w:t>
      </w:r>
      <w:proofErr w:type="spellEnd"/>
      <w:r w:rsidRPr="00605BB0">
        <w:rPr>
          <w:rFonts w:ascii="Times New Roman" w:hAnsi="Times New Roman" w:cs="Times New Roman"/>
          <w:sz w:val="20"/>
          <w:szCs w:val="20"/>
        </w:rPr>
        <w:t xml:space="preserve">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transfer entropy (</w:t>
      </w:r>
      <w:proofErr w:type="spellStart"/>
      <w:r w:rsidRPr="00605BB0">
        <w:rPr>
          <w:rFonts w:ascii="Times New Roman" w:hAnsi="Times New Roman" w:cs="Times New Roman"/>
          <w:sz w:val="20"/>
          <w:szCs w:val="20"/>
        </w:rPr>
        <w:t>eTE</w:t>
      </w:r>
      <w:proofErr w:type="spellEnd"/>
      <w:r w:rsidRPr="00605BB0">
        <w:rPr>
          <w:rFonts w:ascii="Times New Roman" w:hAnsi="Times New Roman" w:cs="Times New Roman"/>
          <w:sz w:val="20"/>
          <w:szCs w:val="20"/>
        </w:rPr>
        <w:t xml:space="preserve">) is used to correct for sampling bias, ensuring the validity of the results. Statistical significance is assessed with a bootstrapped Markov chain, where a p-value of less than 0.05 indicates a </w:t>
      </w:r>
      <w:r w:rsidRPr="00605BB0">
        <w:rPr>
          <w:rFonts w:ascii="Times New Roman" w:hAnsi="Times New Roman" w:cs="Times New Roman"/>
          <w:sz w:val="20"/>
          <w:szCs w:val="20"/>
        </w:rPr>
        <w:lastRenderedPageBreak/>
        <w:t xml:space="preserve">significant information transfer between X and Y. The reader is </w:t>
      </w:r>
      <w:proofErr w:type="gramStart"/>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back</w:t>
      </w:r>
      <w:proofErr w:type="gramEnd"/>
      <w:r w:rsidR="00AD68EC">
        <w:rPr>
          <w:rFonts w:ascii="Times New Roman" w:hAnsi="Times New Roman" w:cs="Times New Roman"/>
          <w:sz w:val="20"/>
          <w:szCs w:val="20"/>
        </w:rPr>
        <w:t xml:space="preserve">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49"/>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5DAD0C10"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093E8A"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proofErr w:type="gramStart"/>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w:t>
      </w:r>
      <w:proofErr w:type="gramEnd"/>
      <w:r w:rsidR="000D6489" w:rsidRPr="004758A9">
        <w:rPr>
          <w:rFonts w:ascii="Times New Roman" w:hAnsi="Times New Roman" w:cs="Times New Roman"/>
          <w:b/>
          <w:bCs/>
          <w:sz w:val="20"/>
          <w:szCs w:val="20"/>
        </w:rPr>
        <w:t xml:space="preserve">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proofErr w:type="spellStart"/>
      <w:r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w:t>
      </w:r>
      <w:proofErr w:type="spellStart"/>
      <w:r w:rsidR="003A6B81"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 xml:space="preserve">bulk submicron aerosol mass was 1.2 </w:t>
      </w:r>
      <w:proofErr w:type="spellStart"/>
      <w:r w:rsidRPr="004758A9">
        <w:rPr>
          <w:rFonts w:ascii="Times New Roman" w:hAnsi="Times New Roman" w:cs="Times New Roman"/>
          <w:color w:val="000000" w:themeColor="text1"/>
          <w:sz w:val="20"/>
          <w:szCs w:val="20"/>
        </w:rPr>
        <w:t>μg</w:t>
      </w:r>
      <w:proofErr w:type="spellEnd"/>
      <w:r w:rsidRPr="004758A9">
        <w:rPr>
          <w:rFonts w:ascii="Times New Roman" w:hAnsi="Times New Roman" w:cs="Times New Roman"/>
          <w:color w:val="000000" w:themeColor="text1"/>
          <w:sz w:val="20"/>
          <w:szCs w:val="20"/>
        </w:rPr>
        <w:t xml:space="preserve">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 xml:space="preserve">(Dada </w:t>
      </w:r>
      <w:r w:rsidR="00001419" w:rsidRPr="00001419">
        <w:rPr>
          <w:rFonts w:ascii="Times New Roman" w:hAnsi="Times New Roman" w:cs="Times New Roman"/>
          <w:sz w:val="20"/>
        </w:rPr>
        <w:lastRenderedPageBreak/>
        <w:t>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xml:space="preserve">, indicate a limited presence of amino acids (below detection limit) from usual sources such as the North Atlantic oligotrophic gyre, </w:t>
      </w:r>
      <w:proofErr w:type="spellStart"/>
      <w:r w:rsidR="00FB2DC1" w:rsidRPr="004758A9">
        <w:rPr>
          <w:rFonts w:ascii="Times New Roman" w:hAnsi="Times New Roman" w:cs="Times New Roman"/>
          <w:bCs/>
          <w:color w:val="000000" w:themeColor="text1"/>
          <w:sz w:val="20"/>
          <w:szCs w:val="20"/>
        </w:rPr>
        <w:t>ornithogenic</w:t>
      </w:r>
      <w:proofErr w:type="spellEnd"/>
      <w:r w:rsidR="00FB2DC1" w:rsidRPr="004758A9">
        <w:rPr>
          <w:rFonts w:ascii="Times New Roman" w:hAnsi="Times New Roman" w:cs="Times New Roman"/>
          <w:bCs/>
          <w:color w:val="000000" w:themeColor="text1"/>
          <w:sz w:val="20"/>
          <w:szCs w:val="20"/>
        </w:rPr>
        <w:t xml:space="preserve">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pristine conditions (eBC levels below 0.01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levels between 0.015 and 0.0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xml:space="preserve">% of the time, and moderately polluted conditions (eBC levels between 0.05 and 0.3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6F66498A"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ins w:id="51" w:author="CHEVASSUS, Emmanuel" w:date="2024-12-11T13:27:00Z" w16du:dateUtc="2024-12-11T13:27:00Z">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ins>
      <w:r w:rsidR="002354A0" w:rsidRPr="004758A9">
        <w:rPr>
          <w:rFonts w:ascii="Times New Roman" w:hAnsi="Times New Roman" w:cs="Times New Roman"/>
          <w:bCs/>
          <w:color w:val="000000" w:themeColor="text1"/>
          <w:sz w:val="20"/>
          <w:szCs w:val="20"/>
        </w:rPr>
        <w:t xml:space="preserve">of the tim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15229303" w:rsidR="004F00F4" w:rsidRPr="004758A9" w:rsidRDefault="001D4364"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SOA influences were also consequent as revealed with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2A89DBF2"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hinting at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22315CA9"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Methane Sulphonic Acid Organic Aerosols (MSA-OA): Representing 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 xml:space="preserve">contributions from </w:t>
      </w:r>
      <w:proofErr w:type="spellStart"/>
      <w:r w:rsidR="00EE642B" w:rsidRPr="004758A9">
        <w:rPr>
          <w:rFonts w:ascii="Times New Roman" w:hAnsi="Times New Roman" w:cs="Times New Roman"/>
          <w:sz w:val="20"/>
          <w:szCs w:val="20"/>
        </w:rPr>
        <w:t>aliphatics</w:t>
      </w:r>
      <w:proofErr w:type="spellEnd"/>
      <w:r w:rsidR="00EE642B" w:rsidRPr="004758A9">
        <w:rPr>
          <w:rFonts w:ascii="Times New Roman" w:hAnsi="Times New Roman" w:cs="Times New Roman"/>
          <w:sz w:val="20"/>
          <w:szCs w:val="20"/>
        </w:rPr>
        <w:t xml:space="preserve">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proofErr w:type="spellEnd"/>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proofErr w:type="spellEnd"/>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755F4D53" w:rsidR="006331E8" w:rsidRPr="004758A9" w:rsidRDefault="00A02753"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426654F" wp14:editId="22696FEB">
            <wp:extent cx="5759450" cy="7201535"/>
            <wp:effectExtent l="0" t="0" r="0" b="0"/>
            <wp:docPr id="478843061"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43061" name="Picture 5"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731C07B9"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w:t>
      </w:r>
      <w:proofErr w:type="spellStart"/>
      <w:r w:rsidR="00496300" w:rsidRPr="00496300">
        <w:rPr>
          <w:rFonts w:ascii="Times New Roman" w:eastAsia="Times New Roman" w:hAnsi="Times New Roman" w:cs="Times New Roman"/>
          <w:b/>
          <w:color w:val="000000"/>
          <w:sz w:val="20"/>
          <w:szCs w:val="20"/>
        </w:rPr>
        <w:t>μg</w:t>
      </w:r>
      <w:proofErr w:type="spellEnd"/>
      <w:r w:rsidR="00496300" w:rsidRPr="00496300">
        <w:rPr>
          <w:rFonts w:ascii="Times New Roman" w:eastAsia="Times New Roman" w:hAnsi="Times New Roman" w:cs="Times New Roman"/>
          <w:b/>
          <w:color w:val="000000"/>
          <w:sz w:val="20"/>
          <w:szCs w:val="20"/>
        </w:rPr>
        <w:t xml:space="preserve">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52"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proofErr w:type="spellStart"/>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proofErr w:type="spellEnd"/>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w:t>
      </w:r>
      <w:proofErr w:type="spellStart"/>
      <w:r w:rsidR="00FF3CAD" w:rsidRPr="004758A9">
        <w:rPr>
          <w:rFonts w:ascii="Times New Roman" w:hAnsi="Times New Roman" w:cs="Times New Roman"/>
          <w:sz w:val="20"/>
          <w:szCs w:val="20"/>
        </w:rPr>
        <w:t>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proofErr w:type="spellEnd"/>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In contrast, </w:t>
      </w:r>
      <w:proofErr w:type="spellStart"/>
      <w:r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proofErr w:type="spellEnd"/>
      <w:r w:rsidRPr="004758A9">
        <w:rPr>
          <w:rFonts w:ascii="Times New Roman" w:hAnsi="Times New Roman" w:cs="Times New Roman"/>
          <w:color w:val="000000" w:themeColor="text1"/>
          <w:sz w:val="20"/>
          <w:szCs w:val="20"/>
        </w:rPr>
        <w:t xml:space="preserve"> (</w:t>
      </w:r>
      <w:proofErr w:type="spellStart"/>
      <w:r w:rsidRPr="004758A9">
        <w:rPr>
          <w:rFonts w:ascii="Times New Roman" w:hAnsi="Times New Roman" w:cs="Times New Roman"/>
          <w:color w:val="000000" w:themeColor="text1"/>
          <w:sz w:val="20"/>
          <w:szCs w:val="20"/>
        </w:rPr>
        <w:t>aliphatics</w:t>
      </w:r>
      <w:proofErr w:type="spellEnd"/>
      <w:r w:rsidRPr="004758A9">
        <w:rPr>
          <w:rFonts w:ascii="Times New Roman" w:hAnsi="Times New Roman" w:cs="Times New Roman"/>
          <w:color w:val="000000" w:themeColor="text1"/>
          <w:sz w:val="20"/>
          <w:szCs w:val="20"/>
        </w:rPr>
        <w:t>)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 xml:space="preserve">such as organic acids (e.g., </w:t>
      </w:r>
      <w:proofErr w:type="spellStart"/>
      <w:r w:rsidR="00513D68" w:rsidRPr="004758A9">
        <w:rPr>
          <w:rFonts w:ascii="Times New Roman" w:hAnsi="Times New Roman" w:cs="Times New Roman"/>
          <w:color w:val="000000" w:themeColor="text1"/>
          <w:sz w:val="20"/>
          <w:szCs w:val="20"/>
        </w:rPr>
        <w:t>mesotartaric</w:t>
      </w:r>
      <w:proofErr w:type="spellEnd"/>
      <w:r w:rsidR="00513D68" w:rsidRPr="004758A9">
        <w:rPr>
          <w:rFonts w:ascii="Times New Roman" w:hAnsi="Times New Roman" w:cs="Times New Roman"/>
          <w:color w:val="000000" w:themeColor="text1"/>
          <w:sz w:val="20"/>
          <w:szCs w:val="20"/>
        </w:rPr>
        <w:t xml:space="preserve">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w:t>
      </w:r>
      <w:proofErr w:type="spellStart"/>
      <w:r w:rsidR="00513D68" w:rsidRPr="004758A9">
        <w:rPr>
          <w:rFonts w:ascii="Times New Roman" w:hAnsi="Times New Roman" w:cs="Times New Roman"/>
          <w:color w:val="000000" w:themeColor="text1"/>
          <w:sz w:val="20"/>
          <w:szCs w:val="20"/>
        </w:rPr>
        <w:t>dicarbonyls</w:t>
      </w:r>
      <w:proofErr w:type="spellEnd"/>
      <w:r w:rsidR="00513D68" w:rsidRPr="004758A9">
        <w:rPr>
          <w:rFonts w:ascii="Times New Roman" w:hAnsi="Times New Roman" w:cs="Times New Roman"/>
          <w:color w:val="000000" w:themeColor="text1"/>
          <w:sz w:val="20"/>
          <w:szCs w:val="20"/>
        </w:rPr>
        <w:t xml:space="preserve"> (e.g., glyoxal)</w:t>
      </w:r>
      <w:bookmarkStart w:id="53"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53"/>
    </w:p>
    <w:bookmarkEnd w:id="52"/>
    <w:p w14:paraId="37727DD8" w14:textId="77777777" w:rsidR="00F6522D"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 xml:space="preserve">In other words, there is a significant directional information flow between the </w:t>
      </w:r>
      <w:proofErr w:type="gramStart"/>
      <w:r w:rsidR="003F0E5F" w:rsidRPr="004758A9">
        <w:rPr>
          <w:rFonts w:ascii="Times New Roman" w:hAnsi="Times New Roman" w:cs="Times New Roman"/>
          <w:color w:val="000000" w:themeColor="text1"/>
          <w:sz w:val="20"/>
          <w:szCs w:val="20"/>
        </w:rPr>
        <w:t>two time</w:t>
      </w:r>
      <w:proofErr w:type="gramEnd"/>
      <w:r w:rsidR="003F0E5F" w:rsidRPr="004758A9">
        <w:rPr>
          <w:rFonts w:ascii="Times New Roman" w:hAnsi="Times New Roman" w:cs="Times New Roman"/>
          <w:color w:val="000000" w:themeColor="text1"/>
          <w:sz w:val="20"/>
          <w:szCs w:val="20"/>
        </w:rPr>
        <w:t xml:space="preserv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r w:rsidRPr="004758A9">
        <w:rPr>
          <w:rFonts w:ascii="Times New Roman" w:hAnsi="Times New Roman" w:cs="Times New Roman"/>
          <w:sz w:val="20"/>
          <w:szCs w:val="20"/>
        </w:rPr>
        <w:t>This 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 xml:space="preserve">3.2.2 </w:t>
      </w:r>
      <w:proofErr w:type="spellStart"/>
      <w:r w:rsidRPr="004758A9">
        <w:rPr>
          <w:rFonts w:ascii="Times New Roman" w:eastAsiaTheme="minorEastAsia" w:hAnsi="Times New Roman" w:cs="Times New Roman"/>
          <w:b/>
          <w:bCs/>
          <w:color w:val="000000" w:themeColor="text1"/>
          <w:sz w:val="20"/>
          <w:szCs w:val="20"/>
        </w:rPr>
        <w:t>Methanesulphonic</w:t>
      </w:r>
      <w:proofErr w:type="spellEnd"/>
      <w:r w:rsidRPr="004758A9">
        <w:rPr>
          <w:rFonts w:ascii="Times New Roman" w:eastAsiaTheme="minorEastAsia" w:hAnsi="Times New Roman" w:cs="Times New Roman"/>
          <w:b/>
          <w:bCs/>
          <w:color w:val="000000" w:themeColor="text1"/>
          <w:sz w:val="20"/>
          <w:szCs w:val="20"/>
        </w:rPr>
        <w:t xml:space="preserve">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proofErr w:type="spellEnd"/>
      <w:r w:rsidR="00A12D07" w:rsidRPr="004758A9">
        <w:rPr>
          <w:rFonts w:ascii="Times New Roman" w:hAnsi="Times New Roman" w:cs="Times New Roman"/>
          <w:sz w:val="20"/>
          <w:szCs w:val="20"/>
        </w:rPr>
        <w:t xml:space="preserve"> and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proofErr w:type="spellEnd"/>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 xml:space="preserve">53.4% of the total mass spectra fraction followed by </w:t>
      </w:r>
      <w:proofErr w:type="spellStart"/>
      <w:r w:rsidR="00A12D07" w:rsidRPr="004758A9">
        <w:rPr>
          <w:rFonts w:ascii="Times New Roman" w:hAnsi="Times New Roman" w:cs="Times New Roman"/>
          <w:sz w:val="20"/>
          <w:szCs w:val="20"/>
        </w:rPr>
        <w:t>aliphatics</w:t>
      </w:r>
      <w:proofErr w:type="spellEnd"/>
      <w:r w:rsidR="00A12D07" w:rsidRPr="004758A9">
        <w:rPr>
          <w:rFonts w:ascii="Times New Roman" w:hAnsi="Times New Roman" w:cs="Times New Roman"/>
          <w:sz w:val="20"/>
          <w:szCs w:val="20"/>
        </w:rPr>
        <w:t xml:space="preserve"> (pure Hydrocarbon‐lik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The excellent correlation (R=0.82) between this factor and the </w:t>
      </w:r>
      <w:proofErr w:type="spellStart"/>
      <w:r w:rsidR="008C34E4" w:rsidRPr="004758A9">
        <w:rPr>
          <w:rFonts w:ascii="Times New Roman" w:hAnsi="Times New Roman" w:cs="Times New Roman"/>
          <w:sz w:val="20"/>
          <w:szCs w:val="20"/>
        </w:rPr>
        <w:t>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proofErr w:type="spellEnd"/>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w:t>
      </w:r>
      <w:proofErr w:type="spellStart"/>
      <w:r w:rsidR="008C34E4" w:rsidRPr="004758A9">
        <w:rPr>
          <w:rFonts w:ascii="Times New Roman" w:hAnsi="Times New Roman" w:cs="Times New Roman"/>
          <w:sz w:val="20"/>
          <w:szCs w:val="20"/>
        </w:rPr>
        <w:t>organosulphurs</w:t>
      </w:r>
      <w:proofErr w:type="spellEnd"/>
      <w:r w:rsidR="008C34E4" w:rsidRPr="004758A9">
        <w:rPr>
          <w:rFonts w:ascii="Times New Roman" w:hAnsi="Times New Roman" w:cs="Times New Roman"/>
          <w:sz w:val="20"/>
          <w:szCs w:val="20"/>
        </w:rPr>
        <w:t xml:space="preserve">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SA-OA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 xml:space="preserve">h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attributed to methyl </w:t>
      </w:r>
      <w:proofErr w:type="spellStart"/>
      <w:r w:rsidR="008C34E4" w:rsidRPr="004758A9">
        <w:rPr>
          <w:rFonts w:ascii="Times New Roman" w:hAnsi="Times New Roman" w:cs="Times New Roman"/>
          <w:sz w:val="20"/>
          <w:szCs w:val="20"/>
        </w:rPr>
        <w:t>jasmonate</w:t>
      </w:r>
      <w:proofErr w:type="spellEnd"/>
      <w:r w:rsidR="008C34E4" w:rsidRPr="004758A9">
        <w:rPr>
          <w:rFonts w:ascii="Times New Roman" w:hAnsi="Times New Roman" w:cs="Times New Roman"/>
          <w:sz w:val="20"/>
          <w:szCs w:val="20"/>
        </w:rPr>
        <w:t xml:space="preserv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Overall, 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ins w:id="54" w:author="CHEVASSUS, Emmanuel" w:date="2024-12-11T13:29:00Z" w16du:dateUtc="2024-12-11T13:29:00Z">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ins>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55"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proofErr w:type="spellEnd"/>
      <w:r w:rsidR="00B120DE" w:rsidRPr="004758A9">
        <w:rPr>
          <w:rFonts w:ascii="Times New Roman" w:hAnsi="Times New Roman" w:cs="Times New Roman"/>
          <w:sz w:val="20"/>
          <w:szCs w:val="20"/>
        </w:rPr>
        <w:t xml:space="preserve"> and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proofErr w:type="spellEnd"/>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w:t>
      </w:r>
      <w:proofErr w:type="spellStart"/>
      <w:r w:rsidR="00B120DE" w:rsidRPr="004758A9">
        <w:rPr>
          <w:rFonts w:ascii="Times New Roman" w:hAnsi="Times New Roman" w:cs="Times New Roman"/>
          <w:sz w:val="20"/>
          <w:szCs w:val="20"/>
        </w:rPr>
        <w:t>aliphatics</w:t>
      </w:r>
      <w:proofErr w:type="spellEnd"/>
      <w:r w:rsidR="00B120DE" w:rsidRPr="004758A9">
        <w:rPr>
          <w:rFonts w:ascii="Times New Roman" w:hAnsi="Times New Roman" w:cs="Times New Roman"/>
          <w:sz w:val="20"/>
          <w:szCs w:val="20"/>
        </w:rPr>
        <w:t xml:space="preserve"> (pure Hydrocarbon‐like,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proofErr w:type="spellEnd"/>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w:t>
      </w:r>
      <w:proofErr w:type="spellStart"/>
      <w:r w:rsidR="00D32648" w:rsidRPr="004758A9">
        <w:rPr>
          <w:rFonts w:ascii="Times New Roman" w:hAnsi="Times New Roman" w:cs="Times New Roman"/>
          <w:sz w:val="20"/>
          <w:szCs w:val="20"/>
        </w:rPr>
        <w:t>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w</w:t>
      </w:r>
      <w:proofErr w:type="spellEnd"/>
      <w:r w:rsidR="00D32648" w:rsidRPr="004758A9">
        <w:rPr>
          <w:rFonts w:ascii="Times New Roman" w:hAnsi="Times New Roman" w:cs="Times New Roman"/>
          <w:sz w:val="20"/>
          <w:szCs w:val="20"/>
          <w:vertAlign w:val="subscript"/>
        </w:rPr>
        <w:t xml:space="preserve"> </w:t>
      </w:r>
      <w:r w:rsidR="00D32648" w:rsidRPr="004758A9">
        <w:rPr>
          <w:rFonts w:ascii="Times New Roman" w:hAnsi="Times New Roman" w:cs="Times New Roman"/>
          <w:sz w:val="20"/>
          <w:szCs w:val="20"/>
        </w:rPr>
        <w:t xml:space="preserve">(w=1) family features ions series (m/z 55.02, 69.03, 83.05, etc…) related to alkenyl groups, </w:t>
      </w:r>
      <w:proofErr w:type="spellStart"/>
      <w:r w:rsidR="00D32648" w:rsidRPr="004758A9">
        <w:rPr>
          <w:rFonts w:ascii="Times New Roman" w:hAnsi="Times New Roman" w:cs="Times New Roman"/>
          <w:sz w:val="20"/>
          <w:szCs w:val="20"/>
        </w:rPr>
        <w:t>diunsaturates</w:t>
      </w:r>
      <w:proofErr w:type="spellEnd"/>
      <w:r w:rsidR="00D32648" w:rsidRPr="004758A9">
        <w:rPr>
          <w:rFonts w:ascii="Times New Roman" w:hAnsi="Times New Roman" w:cs="Times New Roman"/>
          <w:sz w:val="20"/>
          <w:szCs w:val="20"/>
        </w:rPr>
        <w:t xml:space="preserve">,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proofErr w:type="spellStart"/>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y</w:t>
      </w:r>
      <w:proofErr w:type="spellEnd"/>
      <w:r w:rsidR="00E55B36" w:rsidRPr="004758A9">
        <w:rPr>
          <w:rFonts w:ascii="Times New Roman" w:hAnsi="Times New Roman" w:cs="Times New Roman"/>
          <w:sz w:val="20"/>
          <w:szCs w:val="20"/>
          <w:vertAlign w:val="subscript"/>
        </w:rPr>
        <w:t xml:space="preserve">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w:t>
      </w:r>
      <w:proofErr w:type="spellStart"/>
      <w:r w:rsidR="00340FD4" w:rsidRPr="004758A9">
        <w:rPr>
          <w:rFonts w:ascii="Times New Roman" w:hAnsi="Times New Roman" w:cs="Times New Roman"/>
          <w:sz w:val="20"/>
          <w:szCs w:val="20"/>
        </w:rPr>
        <w:t>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proofErr w:type="spellEnd"/>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 xml:space="preserve">The </w:t>
      </w:r>
      <w:proofErr w:type="spellStart"/>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proofErr w:type="spellEnd"/>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165884AC"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alkenes and oxygenated functional groups (</w:t>
      </w:r>
      <w:proofErr w:type="spellStart"/>
      <w:r w:rsidR="00EA7121" w:rsidRPr="004758A9">
        <w:rPr>
          <w:rFonts w:ascii="Times New Roman" w:hAnsi="Times New Roman" w:cs="Times New Roman"/>
          <w:sz w:val="20"/>
          <w:szCs w:val="20"/>
        </w:rPr>
        <w:t>ie</w:t>
      </w:r>
      <w:proofErr w:type="spellEnd"/>
      <w:r w:rsidR="00EA7121" w:rsidRPr="004758A9">
        <w:rPr>
          <w:rFonts w:ascii="Times New Roman" w:hAnsi="Times New Roman" w:cs="Times New Roman"/>
          <w:sz w:val="20"/>
          <w:szCs w:val="20"/>
        </w:rPr>
        <w:t xml:space="preserv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FdOWZ9L8/X5X40w1k","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ins w:id="56" w:author="CHEVASSUS, Emmanuel" w:date="2024-12-11T13:30:00Z" w16du:dateUtc="2024-12-11T13:30:00Z">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ins>
    </w:p>
    <w:bookmarkEnd w:id="55"/>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31D99341"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Figure 4</w:t>
      </w:r>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7467B5AC"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1"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w:t>
      </w:r>
      <w:proofErr w:type="spellStart"/>
      <w:r w:rsidR="001C0CEB" w:rsidRPr="004758A9">
        <w:rPr>
          <w:rFonts w:ascii="Times New Roman" w:eastAsia="Times New Roman" w:hAnsi="Times New Roman" w:cs="Times New Roman"/>
          <w:bCs/>
          <w:color w:val="000000" w:themeColor="text1"/>
          <w:sz w:val="20"/>
          <w:szCs w:val="20"/>
        </w:rPr>
        <w:t>e.g</w:t>
      </w:r>
      <w:proofErr w:type="spellEnd"/>
      <w:r w:rsidR="001C0CEB" w:rsidRPr="004758A9">
        <w:rPr>
          <w:rFonts w:ascii="Times New Roman" w:eastAsia="Times New Roman" w:hAnsi="Times New Roman" w:cs="Times New Roman"/>
          <w:bCs/>
          <w:color w:val="000000" w:themeColor="text1"/>
          <w:sz w:val="20"/>
          <w:szCs w:val="20"/>
        </w:rPr>
        <w:t xml:space="preserve">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91.05 (0.15%) . This is also supported with </w:t>
      </w:r>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w:t>
      </w:r>
      <w:proofErr w:type="spellStart"/>
      <w:r w:rsidR="00B35986" w:rsidRPr="004758A9">
        <w:rPr>
          <w:rFonts w:ascii="Times New Roman" w:eastAsia="Times New Roman" w:hAnsi="Times New Roman" w:cs="Times New Roman"/>
          <w:bCs/>
          <w:color w:val="000000" w:themeColor="text1"/>
          <w:sz w:val="20"/>
          <w:szCs w:val="20"/>
        </w:rPr>
        <w:t>Cov</w:t>
      </w:r>
      <w:proofErr w:type="spellEnd"/>
      <w:r w:rsidR="00B35986" w:rsidRPr="004758A9">
        <w:rPr>
          <w:rFonts w:ascii="Times New Roman" w:eastAsia="Times New Roman" w:hAnsi="Times New Roman" w:cs="Times New Roman"/>
          <w:bCs/>
          <w:color w:val="000000" w:themeColor="text1"/>
          <w:sz w:val="20"/>
          <w:szCs w:val="20"/>
        </w:rPr>
        <w:t>[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w:t>
      </w:r>
      <w:proofErr w:type="spellStart"/>
      <w:r w:rsidR="00CD5506" w:rsidRPr="004758A9">
        <w:rPr>
          <w:rFonts w:ascii="Times New Roman" w:eastAsia="Times New Roman" w:hAnsi="Times New Roman" w:cs="Times New Roman"/>
          <w:bCs/>
          <w:color w:val="000000" w:themeColor="text1"/>
          <w:sz w:val="20"/>
          <w:szCs w:val="20"/>
        </w:rPr>
        <w:t>naCO</w:t>
      </w:r>
      <w:proofErr w:type="spellEnd"/>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5679DE45"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w:t>
      </w:r>
      <w:proofErr w:type="gramStart"/>
      <w:r w:rsidR="00031CE7" w:rsidRPr="004758A9">
        <w:rPr>
          <w:rFonts w:ascii="Times New Roman" w:eastAsia="Times New Roman" w:hAnsi="Times New Roman" w:cs="Times New Roman"/>
          <w:b/>
          <w:color w:val="000000"/>
          <w:sz w:val="20"/>
          <w:szCs w:val="20"/>
        </w:rPr>
        <w:t>O :</w:t>
      </w:r>
      <w:proofErr w:type="gramEnd"/>
      <w:r w:rsidR="00031CE7" w:rsidRPr="004758A9">
        <w:rPr>
          <w:rFonts w:ascii="Times New Roman" w:eastAsia="Times New Roman" w:hAnsi="Times New Roman" w:cs="Times New Roman"/>
          <w:b/>
          <w:color w:val="000000"/>
          <w:sz w:val="20"/>
          <w:szCs w:val="20"/>
        </w:rPr>
        <w:t xml:space="preserve"> C − H : C) (2011) 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 xml:space="preserve">Elemental composition of C8–C30 saturated alcohols, C8–C32 saturated acids, C2 –C11 saturated diacids, </w:t>
      </w:r>
      <w:r w:rsidR="004A753B" w:rsidRPr="004758A9">
        <w:rPr>
          <w:rFonts w:ascii="Times New Roman" w:eastAsia="Times New Roman" w:hAnsi="Times New Roman" w:cs="Times New Roman"/>
          <w:b/>
          <w:color w:val="000000"/>
          <w:sz w:val="20"/>
          <w:szCs w:val="20"/>
        </w:rPr>
        <w:lastRenderedPageBreak/>
        <w:t xml:space="preserve">C4 unsaturated diacid (maleic and fumaric acid), C4 –C12 carbohydrates (e.g., trehalose, erythritol, arabitol, mannitol, sucrose, galactose, glucose, and fructose), and C5 and C10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0E85D69A" w14:textId="36EC3118" w:rsidR="00184869" w:rsidRDefault="00794E86" w:rsidP="00E60D9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604C4F8" w14:textId="17710FC5" w:rsidR="00ED033C" w:rsidRPr="00ED033C" w:rsidRDefault="00ED033C" w:rsidP="00ED033C">
      <w:r>
        <w:rPr>
          <w:noProof/>
        </w:rPr>
        <w:drawing>
          <wp:inline distT="0" distB="0" distL="0" distR="0" wp14:anchorId="6776B5DB" wp14:editId="73FC13C3">
            <wp:extent cx="5610225" cy="3480607"/>
            <wp:effectExtent l="0" t="0" r="0" b="5715"/>
            <wp:docPr id="1840337160" name="Picture 3"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37160" name="Picture 3" descr="A map of different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47274" cy="3627673"/>
                    </a:xfrm>
                    <a:prstGeom prst="rect">
                      <a:avLst/>
                    </a:prstGeom>
                  </pic:spPr>
                </pic:pic>
              </a:graphicData>
            </a:graphic>
          </wp:inline>
        </w:drawing>
      </w:r>
    </w:p>
    <w:p w14:paraId="5ED8FED4" w14:textId="794C0824"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2010DD" w:rsidRPr="004758A9">
        <w:rPr>
          <w:rFonts w:ascii="Times New Roman" w:hAnsi="Times New Roman" w:cs="Times New Roman"/>
          <w:b/>
          <w:bCs/>
          <w:sz w:val="20"/>
          <w:szCs w:val="20"/>
        </w:rPr>
        <w:t xml:space="preserve"> </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10B9520A"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 </w:t>
      </w:r>
      <w:r w:rsidR="00E37919" w:rsidRPr="004758A9">
        <w:rPr>
          <w:rFonts w:ascii="Times New Roman" w:hAnsi="Times New Roman" w:cs="Times New Roman"/>
          <w:color w:val="000000" w:themeColor="text1"/>
          <w:sz w:val="20"/>
          <w:szCs w:val="20"/>
        </w:rPr>
        <w:t>upwards to the Iceland Sea</w:t>
      </w:r>
      <w:r w:rsidR="0014135C" w:rsidRPr="004758A9">
        <w:rPr>
          <w:rFonts w:ascii="Times New Roman" w:hAnsi="Times New Roman" w:cs="Times New Roman"/>
          <w:color w:val="000000" w:themeColor="text1"/>
          <w:sz w:val="20"/>
          <w:szCs w:val="20"/>
        </w:rPr>
        <w:t xml:space="preserve"> south 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 xml:space="preserve">where Irminger current 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ECCABDA"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w:t>
      </w:r>
      <w:proofErr w:type="spellStart"/>
      <w:r w:rsidR="00E63D6E" w:rsidRPr="004758A9">
        <w:rPr>
          <w:rFonts w:ascii="Times New Roman" w:hAnsi="Times New Roman" w:cs="Times New Roman"/>
          <w:b/>
          <w:bCs/>
          <w:sz w:val="20"/>
          <w:szCs w:val="20"/>
        </w:rPr>
        <w:t>deg</w:t>
      </w:r>
      <w:proofErr w:type="spellEnd"/>
      <w:r w:rsidR="00E63D6E" w:rsidRPr="004758A9">
        <w:rPr>
          <w:rFonts w:ascii="Times New Roman" w:hAnsi="Times New Roman" w:cs="Times New Roman"/>
          <w:b/>
          <w:bCs/>
          <w:sz w:val="20"/>
          <w:szCs w:val="20"/>
        </w:rPr>
        <w:t xml:space="preserve">)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 :blue and red shaded areas correspond to maximum significant crossed-correlations extracted from the autocorrelation function (ACF)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proofErr w:type="spellStart"/>
      <w:r w:rsidR="00A66F64" w:rsidRPr="004758A9">
        <w:rPr>
          <w:rFonts w:ascii="Times New Roman" w:hAnsi="Times New Roman" w:cs="Times New Roman"/>
          <w:i/>
          <w:iCs/>
          <w:color w:val="000000" w:themeColor="text1"/>
          <w:sz w:val="20"/>
          <w:szCs w:val="20"/>
        </w:rPr>
        <w:t>Emiliania</w:t>
      </w:r>
      <w:proofErr w:type="spellEnd"/>
      <w:r w:rsidR="00755272" w:rsidRPr="004758A9">
        <w:rPr>
          <w:rFonts w:ascii="Times New Roman" w:hAnsi="Times New Roman" w:cs="Times New Roman"/>
          <w:i/>
          <w:iCs/>
          <w:color w:val="000000" w:themeColor="text1"/>
          <w:sz w:val="20"/>
          <w:szCs w:val="20"/>
        </w:rPr>
        <w:t xml:space="preserve"> </w:t>
      </w:r>
      <w:proofErr w:type="spellStart"/>
      <w:r w:rsidR="00755272" w:rsidRPr="004758A9">
        <w:rPr>
          <w:rFonts w:ascii="Times New Roman" w:hAnsi="Times New Roman" w:cs="Times New Roman"/>
          <w:i/>
          <w:iCs/>
          <w:color w:val="000000" w:themeColor="text1"/>
          <w:sz w:val="20"/>
          <w:szCs w:val="20"/>
        </w:rPr>
        <w:t>huxleyi</w:t>
      </w:r>
      <w:proofErr w:type="spellEnd"/>
      <w:r w:rsidR="00755272" w:rsidRPr="004758A9">
        <w:rPr>
          <w:rFonts w:ascii="Times New Roman" w:hAnsi="Times New Roman" w:cs="Times New Roman"/>
          <w:i/>
          <w:iCs/>
          <w:color w:val="000000" w:themeColor="text1"/>
          <w:sz w:val="20"/>
          <w:szCs w:val="20"/>
        </w:rPr>
        <w:t xml:space="preserve">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Phaeocystis</w:t>
      </w:r>
      <w:proofErr w:type="spellEnd"/>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spp</w:t>
      </w:r>
      <w:proofErr w:type="spellEnd"/>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proofErr w:type="spellStart"/>
      <w:r w:rsidR="001D2DC6" w:rsidRPr="004758A9">
        <w:rPr>
          <w:rFonts w:ascii="Times New Roman" w:hAnsi="Times New Roman" w:cs="Times New Roman"/>
          <w:i/>
          <w:iCs/>
          <w:color w:val="000000" w:themeColor="text1"/>
          <w:sz w:val="20"/>
          <w:szCs w:val="20"/>
        </w:rPr>
        <w:t>Synechococcus</w:t>
      </w:r>
      <w:proofErr w:type="spellEnd"/>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proofErr w:type="spellStart"/>
      <w:r w:rsidR="001D2DC6" w:rsidRPr="004758A9">
        <w:rPr>
          <w:rFonts w:ascii="Times New Roman" w:hAnsi="Times New Roman" w:cs="Times New Roman"/>
          <w:i/>
          <w:iCs/>
          <w:color w:val="000000" w:themeColor="text1"/>
          <w:sz w:val="20"/>
          <w:szCs w:val="20"/>
        </w:rPr>
        <w:t>Trichodesmium</w:t>
      </w:r>
      <w:proofErr w:type="spellEnd"/>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0640336D"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ly different from zero).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Overall, association between OA enriched sea spray time series and phytoplankton groups remains controversial owing to a wide range of governing mechanisms as highlighted by previous studies using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Here, by focusing on the lagged correlations between PMF factors and specific phytoplankton groups rather than bulk-OA and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692A800C"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 as the -5 days lag with PMOA could hint at lipase activity concurring to self-aggregation and formation of free fatty acids during bloom potentially followed by a post-bloom</w:t>
      </w:r>
      <w:r w:rsidR="00E30E5E" w:rsidRPr="004758A9">
        <w:rPr>
          <w:rFonts w:ascii="Times New Roman" w:hAnsi="Times New Roman" w:cs="Times New Roman"/>
          <w:color w:val="000000" w:themeColor="text1"/>
          <w:sz w:val="20"/>
          <w:szCs w:val="20"/>
        </w:rPr>
        <w:t xml:space="preserve"> (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 or simply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further closer to the Arctic which have been reported to host rich MSA producing diatoms communities</w:t>
      </w:r>
      <w:r w:rsidR="00E30E5E" w:rsidRPr="004758A9">
        <w:rPr>
          <w:rFonts w:ascii="Times New Roman" w:hAnsi="Times New Roman" w:cs="Times New Roman"/>
          <w:color w:val="000000" w:themeColor="text1"/>
          <w:sz w:val="20"/>
          <w:szCs w:val="20"/>
        </w:rPr>
        <w:t xml:space="preserve"> as opposed to more 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17F88B98"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Greenland blocking</w:t>
      </w:r>
      <w:r w:rsidR="004B5539" w:rsidRPr="004758A9">
        <w:rPr>
          <w:rFonts w:ascii="Times New Roman" w:hAnsi="Times New Roman" w:cs="Times New Roman"/>
          <w:sz w:val="20"/>
          <w:szCs w:val="20"/>
        </w:rPr>
        <w:t xml:space="preserve"> </w:t>
      </w:r>
      <w:r w:rsidRPr="004758A9">
        <w:rPr>
          <w:rFonts w:ascii="Times New Roman" w:hAnsi="Times New Roman" w:cs="Times New Roman"/>
          <w:sz w:val="20"/>
          <w:szCs w:val="20"/>
        </w:rPr>
        <w:t>air masses aging</w:t>
      </w:r>
      <w:r w:rsidR="0045279B" w:rsidRPr="004758A9">
        <w:rPr>
          <w:rFonts w:ascii="Times New Roman" w:hAnsi="Times New Roman" w:cs="Times New Roman"/>
          <w:sz w:val="20"/>
          <w:szCs w:val="20"/>
        </w:rPr>
        <w:t xml:space="preserve"> 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s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47DBE371"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also show aerosols-phytoplankton ecoregions contributions with MSA-OA 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 </w:t>
      </w:r>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w:t>
      </w:r>
      <w:proofErr w:type="spellStart"/>
      <w:r w:rsidR="00C633D0" w:rsidRPr="004758A9">
        <w:rPr>
          <w:rFonts w:ascii="Times New Roman" w:hAnsi="Times New Roman" w:cs="Times New Roman"/>
          <w:sz w:val="20"/>
          <w:szCs w:val="20"/>
        </w:rPr>
        <w:t>aliphatics</w:t>
      </w:r>
      <w:proofErr w:type="spellEnd"/>
      <w:r w:rsidR="00C633D0" w:rsidRPr="004758A9">
        <w:rPr>
          <w:rFonts w:ascii="Times New Roman" w:hAnsi="Times New Roman" w:cs="Times New Roman"/>
          <w:sz w:val="20"/>
          <w:szCs w:val="20"/>
        </w:rPr>
        <w:t xml:space="preserve">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lastRenderedPageBreak/>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591BB0FC" w14:textId="751960AB" w:rsidR="00A12793" w:rsidRPr="004758A9" w:rsidRDefault="00A12793" w:rsidP="008A3A83">
      <w:pPr>
        <w:spacing w:line="360" w:lineRule="auto"/>
        <w:jc w:val="both"/>
        <w:rPr>
          <w:rFonts w:ascii="Times New Roman" w:eastAsia="Times New Roman" w:hAnsi="Times New Roman" w:cs="Times New Roman"/>
          <w:b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0E8A5ED2" w14:textId="77777777" w:rsidR="00744F3D" w:rsidRDefault="00B25BD9" w:rsidP="00744F3D">
      <w:pPr>
        <w:pStyle w:val="Bibliography"/>
      </w:pPr>
      <w:r w:rsidRPr="004758A9">
        <w:fldChar w:fldCharType="begin"/>
      </w:r>
      <w:r w:rsidR="00744F3D">
        <w:instrText xml:space="preserve"> ADDIN ZOTERO_BIBL {"uncited":[],"omitted":[],"custom":[]} CSL_BIBLIOGRAPHY </w:instrText>
      </w:r>
      <w:r w:rsidRPr="004758A9">
        <w:fldChar w:fldCharType="separate"/>
      </w:r>
      <w:r w:rsidR="00744F3D">
        <w:t xml:space="preserve">Aguilera, A., </w:t>
      </w:r>
      <w:proofErr w:type="spellStart"/>
      <w:r w:rsidR="00744F3D">
        <w:t>Distéfano</w:t>
      </w:r>
      <w:proofErr w:type="spellEnd"/>
      <w:r w:rsidR="00744F3D">
        <w:t xml:space="preserve">, A., </w:t>
      </w:r>
      <w:proofErr w:type="spellStart"/>
      <w:r w:rsidR="00744F3D">
        <w:t>Jauzein</w:t>
      </w:r>
      <w:proofErr w:type="spellEnd"/>
      <w:r w:rsidR="00744F3D">
        <w:t>, C., Correa-</w:t>
      </w:r>
      <w:proofErr w:type="spellStart"/>
      <w:r w:rsidR="00744F3D">
        <w:t>Aragunde</w:t>
      </w:r>
      <w:proofErr w:type="spellEnd"/>
      <w:r w:rsidR="00744F3D">
        <w:t>, N., Martinez, D., Martin, M. V., and Sueldo, D. J.: Do photosynthetic cells communicate with each other during cell death? From cyanobacteria to vascular plants, Journal of Experimental Botany, 73, 7219–7242, https://doi.org/10.1093/jxb/erac363, 2022.</w:t>
      </w:r>
    </w:p>
    <w:p w14:paraId="6D64471F" w14:textId="77777777" w:rsidR="00744F3D" w:rsidRDefault="00744F3D" w:rsidP="00744F3D">
      <w:pPr>
        <w:pStyle w:val="Bibliography"/>
      </w:pPr>
      <w:r>
        <w:t xml:space="preserve">Aiken, A. C., DeCarlo, P. F., Kroll, J. H., Worsnop, D. R., Huffman, J. A., Docherty, K. S., Ulbrich, I. M., Mohr, C., Kimmel, J. R., Sueper, D., Sun, Y., Zhang, Q., Trimborn, A., Northway, M., Ziemann, P. J., Canagaratna, M. R., Onasch, T. B., </w:t>
      </w:r>
      <w:proofErr w:type="spellStart"/>
      <w:r>
        <w:t>Alfarra</w:t>
      </w:r>
      <w:proofErr w:type="spellEnd"/>
      <w:r>
        <w:t xml:space="preserve">, M. R., Prevot, A. S. H., Dommen, J., </w:t>
      </w:r>
      <w:proofErr w:type="spellStart"/>
      <w:r>
        <w:t>Duplissy</w:t>
      </w:r>
      <w:proofErr w:type="spellEnd"/>
      <w:r>
        <w:t xml:space="preserve">, J., Metzger, A., </w:t>
      </w:r>
      <w:proofErr w:type="spellStart"/>
      <w:r>
        <w:t>Baltensperger</w:t>
      </w:r>
      <w:proofErr w:type="spellEnd"/>
      <w:r>
        <w:t>, U., and Jimenez, J. L.: O/C and OM/OC Ratios of Primary, Secondary, and Ambient Organic Aerosols with High-Resolution Time-of-Flight Aerosol Mass Spectrometry, Environ. Sci. Technol., 42, 4478–4485, https://doi.org/10.1021/es703009q, 2008.</w:t>
      </w:r>
    </w:p>
    <w:p w14:paraId="3B09703D" w14:textId="77777777" w:rsidR="00744F3D" w:rsidRDefault="00744F3D" w:rsidP="00744F3D">
      <w:pPr>
        <w:pStyle w:val="Bibliography"/>
      </w:pPr>
      <w:proofErr w:type="spellStart"/>
      <w:r>
        <w:t>Alsante</w:t>
      </w:r>
      <w:proofErr w:type="spellEnd"/>
      <w:r>
        <w:t xml:space="preserve">, A. N., Thornton, D. C. O., and Brooks, S. D.: Ocean Aerobiology, Front. </w:t>
      </w:r>
      <w:proofErr w:type="spellStart"/>
      <w:r>
        <w:t>Microbiol</w:t>
      </w:r>
      <w:proofErr w:type="spellEnd"/>
      <w:r>
        <w:t>., 12, 764178, https://doi.org/10.3389/fmicb.2021.764178, 2021.</w:t>
      </w:r>
    </w:p>
    <w:p w14:paraId="7423B74A" w14:textId="77777777" w:rsidR="00744F3D" w:rsidRDefault="00744F3D" w:rsidP="00744F3D">
      <w:pPr>
        <w:pStyle w:val="Bibliography"/>
      </w:pPr>
      <w:r>
        <w:t>Asch, R. G., Stock, C. A., and Sarmiento, J. L.: Climate change impacts on mismatches between phytoplankton blooms and fish spawning phenology, Global Change Biology, 25, 2544–2559, https://doi.org/10.1111/gcb.14650, 2019.</w:t>
      </w:r>
    </w:p>
    <w:p w14:paraId="193B77A3" w14:textId="77777777" w:rsidR="00744F3D" w:rsidRDefault="00744F3D" w:rsidP="00744F3D">
      <w:pPr>
        <w:pStyle w:val="Bibliography"/>
      </w:pPr>
      <w:r>
        <w:t xml:space="preserve">Baer, S. E., Lomas, M. W., </w:t>
      </w:r>
      <w:proofErr w:type="spellStart"/>
      <w:r>
        <w:t>Terpis</w:t>
      </w:r>
      <w:proofErr w:type="spellEnd"/>
      <w:r>
        <w:t xml:space="preserve">, K. X., </w:t>
      </w:r>
      <w:proofErr w:type="spellStart"/>
      <w:r>
        <w:t>Mouginot</w:t>
      </w:r>
      <w:proofErr w:type="spellEnd"/>
      <w:r>
        <w:t xml:space="preserve">, C., and Martiny, A. C.: Stoichiometry of </w:t>
      </w:r>
      <w:r>
        <w:rPr>
          <w:i/>
          <w:iCs/>
        </w:rPr>
        <w:t xml:space="preserve">Prochlorococcus, </w:t>
      </w:r>
      <w:proofErr w:type="spellStart"/>
      <w:proofErr w:type="gramStart"/>
      <w:r>
        <w:rPr>
          <w:i/>
          <w:iCs/>
        </w:rPr>
        <w:t>Synechococcus</w:t>
      </w:r>
      <w:proofErr w:type="spellEnd"/>
      <w:r>
        <w:t xml:space="preserve"> ,</w:t>
      </w:r>
      <w:proofErr w:type="gramEnd"/>
      <w:r>
        <w:t xml:space="preserve"> and small eukaryotic populations in the western North Atlantic Ocean, Environmental Microbiology, 19, 1568–1583, https://doi.org/10.1111/1462-2920.13672, 2017.</w:t>
      </w:r>
    </w:p>
    <w:p w14:paraId="19697578" w14:textId="77777777" w:rsidR="00744F3D" w:rsidRDefault="00744F3D" w:rsidP="00744F3D">
      <w:pPr>
        <w:pStyle w:val="Bibliography"/>
      </w:pPr>
      <w:r>
        <w:t xml:space="preserve">Bahadur, R., Uplinger, T., Russell, L. M., Sive, B. C., Cliff, S. S., Millet, D. B., Goldstein, A., and Bates, T. S.: Phenol Groups in Northeastern U.S. </w:t>
      </w:r>
      <w:proofErr w:type="spellStart"/>
      <w:r>
        <w:t>Submicrometer</w:t>
      </w:r>
      <w:proofErr w:type="spellEnd"/>
      <w:r>
        <w:t xml:space="preserve"> Aerosol Particles Produced from Seawater Sources, Environ. Sci. Technol., 44, 2542–2548, https://doi.org/10.1021/es9032277, 2010.</w:t>
      </w:r>
    </w:p>
    <w:p w14:paraId="7DCC3A7B" w14:textId="77777777" w:rsidR="00744F3D" w:rsidRDefault="00744F3D" w:rsidP="00744F3D">
      <w:pPr>
        <w:pStyle w:val="Bibliography"/>
      </w:pPr>
      <w:r>
        <w:t>Ban, Z., Hu, X., and Li, J.: Tipping points of marine phytoplankton to multiple environmental stressors, Nat. Clim. Chang., 12, 1045–1051, https://doi.org/10.1038/s41558-022-01489-0, 2022.</w:t>
      </w:r>
    </w:p>
    <w:p w14:paraId="1EEC823D" w14:textId="77777777" w:rsidR="00744F3D" w:rsidRDefault="00744F3D" w:rsidP="00744F3D">
      <w:pPr>
        <w:pStyle w:val="Bibliography"/>
      </w:pPr>
      <w:r>
        <w:t xml:space="preserve">Bates, T. S., Quinn, P. K., Frossard, A. A., Russell, L. M., Hakala, J., </w:t>
      </w:r>
      <w:proofErr w:type="spellStart"/>
      <w:r>
        <w:t>Petäjä</w:t>
      </w:r>
      <w:proofErr w:type="spellEnd"/>
      <w:r>
        <w:t xml:space="preserve">, T., Kulmala, M., Covert, D. S., Cappa, C. D., Li, S.-M., Hayden, K. L., </w:t>
      </w:r>
      <w:proofErr w:type="spellStart"/>
      <w:r>
        <w:t>Nuaaman</w:t>
      </w:r>
      <w:proofErr w:type="spellEnd"/>
      <w:r>
        <w:t xml:space="preserve">, I., McLaren, R., </w:t>
      </w:r>
      <w:proofErr w:type="spellStart"/>
      <w:r>
        <w:t>Massoli</w:t>
      </w:r>
      <w:proofErr w:type="spellEnd"/>
      <w:r>
        <w:t xml:space="preserve">, P., Canagaratna, M. R., Onasch, T. B., Sueper, D., Worsnop, D. R., and Keene, W. C.: Measurements of ocean derived aerosol off the coast of California: MEASUREMENTS OF OCEAN DERIVED AEROSOL, J. </w:t>
      </w:r>
      <w:proofErr w:type="spellStart"/>
      <w:r>
        <w:t>Geophys</w:t>
      </w:r>
      <w:proofErr w:type="spellEnd"/>
      <w:r>
        <w:t>. Res., 117, n/a-n/a, https://doi.org/10.1029/2012JD017588, 2012.</w:t>
      </w:r>
    </w:p>
    <w:p w14:paraId="724D13E2" w14:textId="77777777" w:rsidR="00744F3D" w:rsidRDefault="00744F3D" w:rsidP="00744F3D">
      <w:pPr>
        <w:pStyle w:val="Bibliography"/>
      </w:pPr>
      <w:proofErr w:type="spellStart"/>
      <w:r>
        <w:t>Becagli</w:t>
      </w:r>
      <w:proofErr w:type="spellEnd"/>
      <w:r>
        <w:t xml:space="preserve">, S., Lazzara, L., Marchese, C., Dayan, U., Ascanius, S. E., </w:t>
      </w:r>
      <w:proofErr w:type="spellStart"/>
      <w:r>
        <w:t>Cacciani</w:t>
      </w:r>
      <w:proofErr w:type="spellEnd"/>
      <w:r>
        <w:t xml:space="preserve">, M., Caiazzo, L., Di Biagio, C., Di Iorio, T., Di Sarra, A., Eriksen, P., Fani, F., </w:t>
      </w:r>
      <w:proofErr w:type="spellStart"/>
      <w:r>
        <w:t>Giardi</w:t>
      </w:r>
      <w:proofErr w:type="spellEnd"/>
      <w:r>
        <w:t xml:space="preserve">, F., Meloni, D., Muscari, G., Pace, G., Severi, M., </w:t>
      </w:r>
      <w:r>
        <w:lastRenderedPageBreak/>
        <w:t xml:space="preserve">Traversi, R., and </w:t>
      </w:r>
      <w:proofErr w:type="spellStart"/>
      <w:r>
        <w:t>Udisti</w:t>
      </w:r>
      <w:proofErr w:type="spellEnd"/>
      <w:r>
        <w:t>, R.: Relationships linking primary production, sea ice melting, and biogenic aerosol in the Arctic, Atmospheric Environment, 136, 1–15, https://doi.org/10.1016/j.atmosenv.2016.04.002, 2016.</w:t>
      </w:r>
    </w:p>
    <w:p w14:paraId="1200A803" w14:textId="77777777" w:rsidR="00744F3D" w:rsidRDefault="00744F3D" w:rsidP="00744F3D">
      <w:pPr>
        <w:pStyle w:val="Bibliography"/>
      </w:pPr>
      <w:proofErr w:type="spellStart"/>
      <w:r>
        <w:t>Becagli</w:t>
      </w:r>
      <w:proofErr w:type="spellEnd"/>
      <w:r>
        <w:t xml:space="preserve">, S., Amore, A., Caiazzo, L., Iorio, T. D., Sarra, A. D., Lazzara, L., Marchese, C., Meloni, D., Mori, G., Muscari, G., Nuccio, C., Pace, G., Severi, M., and Traversi, R.: Biogenic Aerosol in the Artic from Eight Years of MSA Data from Ny </w:t>
      </w:r>
      <w:proofErr w:type="spellStart"/>
      <w:r>
        <w:t>Ålesund</w:t>
      </w:r>
      <w:proofErr w:type="spellEnd"/>
      <w:r>
        <w:t xml:space="preserve"> (Svalbard Islands) and Thule (Greenland), Atmosphere, 10, 349, https://doi.org/10.3390/atmos10070349, 2019.</w:t>
      </w:r>
    </w:p>
    <w:p w14:paraId="3E3A2593" w14:textId="77777777" w:rsidR="00744F3D" w:rsidRDefault="00744F3D" w:rsidP="00744F3D">
      <w:pPr>
        <w:pStyle w:val="Bibliography"/>
      </w:pPr>
      <w:r>
        <w:t xml:space="preserve">Bedford, J., </w:t>
      </w:r>
      <w:proofErr w:type="spellStart"/>
      <w:r>
        <w:t>Ostle</w:t>
      </w:r>
      <w:proofErr w:type="spellEnd"/>
      <w:r>
        <w:t xml:space="preserve">, C., Johns, D. G., Atkinson, A., Best, M., Bresnan, E., </w:t>
      </w:r>
      <w:proofErr w:type="spellStart"/>
      <w:r>
        <w:t>Machairopoulou</w:t>
      </w:r>
      <w:proofErr w:type="spellEnd"/>
      <w:r>
        <w:t xml:space="preserve">, M., Graves, C. A., Devlin, M., Milligan, A., </w:t>
      </w:r>
      <w:proofErr w:type="spellStart"/>
      <w:r>
        <w:t>Pitois</w:t>
      </w:r>
      <w:proofErr w:type="spellEnd"/>
      <w:r>
        <w:t>, S., Mellor, A., Tett, P., and McQuatters‐Gollop, A.: Lifeform indicators reveal large‐scale shifts in plankton across the North‐West European shelf, Global Change Biology, 26, 3482–3497, https://doi.org/10.1111/gcb.15066, 2020.</w:t>
      </w:r>
    </w:p>
    <w:p w14:paraId="57C051DE" w14:textId="77777777" w:rsidR="00744F3D" w:rsidRDefault="00744F3D" w:rsidP="00744F3D">
      <w:pPr>
        <w:pStyle w:val="Bibliography"/>
      </w:pPr>
      <w:r>
        <w:t xml:space="preserve">Behrendt, S., Dimpfl, T., Peter, F. J., and Zimmermann, D. J.: </w:t>
      </w:r>
      <w:proofErr w:type="spellStart"/>
      <w:r>
        <w:t>RTransferEntropy</w:t>
      </w:r>
      <w:proofErr w:type="spellEnd"/>
      <w:r>
        <w:t xml:space="preserve"> — Quantifying information flow between different time series using effective transfer entropy, </w:t>
      </w:r>
      <w:proofErr w:type="spellStart"/>
      <w:r>
        <w:t>SoftwareX</w:t>
      </w:r>
      <w:proofErr w:type="spellEnd"/>
      <w:r>
        <w:t>, 10, 100265, https://doi.org/10.1016/j.softx.2019.100265, 2019.</w:t>
      </w:r>
    </w:p>
    <w:p w14:paraId="081186D8" w14:textId="77777777" w:rsidR="00744F3D" w:rsidRDefault="00744F3D" w:rsidP="00744F3D">
      <w:pPr>
        <w:pStyle w:val="Bibliography"/>
      </w:pPr>
      <w:proofErr w:type="spellStart"/>
      <w:r>
        <w:t>Behrenfeld</w:t>
      </w:r>
      <w:proofErr w:type="spellEnd"/>
      <w:r>
        <w:t xml:space="preserve">, M. J., Moore, R. H., Hostetler, C. A., Graff, J., </w:t>
      </w:r>
      <w:proofErr w:type="spellStart"/>
      <w:r>
        <w:t>Gaube</w:t>
      </w:r>
      <w:proofErr w:type="spellEnd"/>
      <w:r>
        <w:t xml:space="preserve">, P., Russell, L. M., Chen, G., Doney, S. C., Giovannoni, S., Liu, H., Proctor, C., Bolaños, L. M., </w:t>
      </w:r>
      <w:proofErr w:type="spellStart"/>
      <w:r>
        <w:t>Baetge</w:t>
      </w:r>
      <w:proofErr w:type="spellEnd"/>
      <w:r>
        <w:t>, N., Davie-Martin, C., Westberry, T. K., Bates, T. S., Bell, T. G., Bidle, K. D., Boss, E. S., Brooks, S. D., Cairns, B., Carlson, C., Halsey, K., Harvey, E. L., Hu, C., Karp-Boss, L., Kleb, M., Menden-</w:t>
      </w:r>
      <w:proofErr w:type="spellStart"/>
      <w:r>
        <w:t>Deuer</w:t>
      </w:r>
      <w:proofErr w:type="spellEnd"/>
      <w:r>
        <w:t xml:space="preserve">, S., Morison, F., Quinn, P. K., </w:t>
      </w:r>
      <w:proofErr w:type="spellStart"/>
      <w:r>
        <w:t>Scarino</w:t>
      </w:r>
      <w:proofErr w:type="spellEnd"/>
      <w:r>
        <w:t xml:space="preserve">, A. J., Anderson, B., Chowdhary, J., Crosbie, E., Ferrare, R., Hair, J. W., Hu, Y., Janz, S., Redemann, J., Saltzman, E., Shook, M., Siegel, D. A., </w:t>
      </w:r>
      <w:proofErr w:type="spellStart"/>
      <w:r>
        <w:t>Wisthaler</w:t>
      </w:r>
      <w:proofErr w:type="spellEnd"/>
      <w:r>
        <w:t>, A., Martin, M. Y., and Ziemba, L.: The North Atlantic Aerosol and Marine Ecosystem Study (NAAMES): Science Motive and Mission Overview, Front. Mar. Sci., 6, 122, https://doi.org/10.3389/fmars.2019.00122, 2019.</w:t>
      </w:r>
    </w:p>
    <w:p w14:paraId="236ED41A" w14:textId="77777777" w:rsidR="00744F3D" w:rsidRDefault="00744F3D" w:rsidP="00744F3D">
      <w:pPr>
        <w:pStyle w:val="Bibliography"/>
      </w:pPr>
      <w:r>
        <w:t xml:space="preserve">Bell, T. G., Porter, J. G., Wang, W.-L., Lawler, M. J., Boss, E., </w:t>
      </w:r>
      <w:proofErr w:type="spellStart"/>
      <w:r>
        <w:t>Behrenfeld</w:t>
      </w:r>
      <w:proofErr w:type="spellEnd"/>
      <w:r>
        <w:t>, M. J., and Saltzman, E. S.: Predictability of Seawater DMS During the North Atlantic Aerosol and Marine Ecosystem Study (NAAMES), Front. Mar. Sci., 7, 596763, https://doi.org/10.3389/fmars.2020.596763, 2021.</w:t>
      </w:r>
    </w:p>
    <w:p w14:paraId="6DCBB5CB" w14:textId="77777777" w:rsidR="00744F3D" w:rsidRDefault="00744F3D" w:rsidP="00744F3D">
      <w:pPr>
        <w:pStyle w:val="Bibliography"/>
      </w:pPr>
      <w:proofErr w:type="spellStart"/>
      <w:r>
        <w:t>Benavent</w:t>
      </w:r>
      <w:proofErr w:type="spellEnd"/>
      <w:r>
        <w:t xml:space="preserve">, N., Mahajan, A. S., Li, Q., Cuevas, C. A., Schmale, J., </w:t>
      </w:r>
      <w:proofErr w:type="spellStart"/>
      <w:r>
        <w:t>Angot</w:t>
      </w:r>
      <w:proofErr w:type="spellEnd"/>
      <w:r>
        <w:t xml:space="preserve">, H., Jokinen, T., </w:t>
      </w:r>
      <w:proofErr w:type="spellStart"/>
      <w:r>
        <w:t>Quéléver</w:t>
      </w:r>
      <w:proofErr w:type="spellEnd"/>
      <w:r>
        <w:t xml:space="preserve">, L. L. J., Blechschmidt, A.-M., Zilker, B., Richter, A., Serna, J. A., Garcia-Nieto, D., Fernandez, R. P., Skov, H., Dumitrascu, A., Simões Pereira, P., Abrahamsson, K., Bucci, S., Duetsch, M., Stohl, A., Beck, I., Laurila, T., Blomquist, B., Howard, D., Archer, S. D., Bariteau, L., Helmig, D., Hueber, J., Jacobi, H.-W., </w:t>
      </w:r>
      <w:proofErr w:type="spellStart"/>
      <w:r>
        <w:t>Posman</w:t>
      </w:r>
      <w:proofErr w:type="spellEnd"/>
      <w:r>
        <w:t xml:space="preserve">, K., Dada, L., </w:t>
      </w:r>
      <w:proofErr w:type="spellStart"/>
      <w:r>
        <w:t>Daellenbach</w:t>
      </w:r>
      <w:proofErr w:type="spellEnd"/>
      <w:r>
        <w:t xml:space="preserve">, K. R., and Saiz-Lopez, A.: Substantial contribution of iodine to Arctic ozone destruction, Nat. </w:t>
      </w:r>
      <w:proofErr w:type="spellStart"/>
      <w:r>
        <w:t>Geosci</w:t>
      </w:r>
      <w:proofErr w:type="spellEnd"/>
      <w:r>
        <w:t>., https://doi.org/10.1038/s41561-022-01018-w, 2022.</w:t>
      </w:r>
    </w:p>
    <w:p w14:paraId="3B0A3078" w14:textId="77777777" w:rsidR="00744F3D" w:rsidRDefault="00744F3D" w:rsidP="00744F3D">
      <w:pPr>
        <w:pStyle w:val="Bibliography"/>
      </w:pPr>
      <w:r>
        <w:t xml:space="preserve">Bian, H., Froyd, K., Murphy, D. M., Dibb, J., </w:t>
      </w:r>
      <w:proofErr w:type="spellStart"/>
      <w:r>
        <w:t>Darmenov</w:t>
      </w:r>
      <w:proofErr w:type="spellEnd"/>
      <w:r>
        <w:t xml:space="preserve">, A., Chin, M., </w:t>
      </w:r>
      <w:proofErr w:type="spellStart"/>
      <w:r>
        <w:t>Colarco</w:t>
      </w:r>
      <w:proofErr w:type="spellEnd"/>
      <w:r>
        <w:t xml:space="preserve">, P. R., Da Silva, A., Kucsera, T. L., Schill, G., Yu, H., Bui, P., </w:t>
      </w:r>
      <w:proofErr w:type="spellStart"/>
      <w:r>
        <w:t>Dollner</w:t>
      </w:r>
      <w:proofErr w:type="spellEnd"/>
      <w:r>
        <w:t>, M., Weinzierl, B., and Smirnov, A.: Observationally constrained analysis of sea salt aerosol in the marine atmosphere, Atmos. Chem. Phys., 19, 10773–10785, https://doi.org/10.5194/acp-19-10773-2019, 2019.</w:t>
      </w:r>
    </w:p>
    <w:p w14:paraId="10F25206" w14:textId="77777777" w:rsidR="00744F3D" w:rsidRDefault="00744F3D" w:rsidP="00744F3D">
      <w:pPr>
        <w:pStyle w:val="Bibliography"/>
      </w:pPr>
      <w:r>
        <w:t xml:space="preserve">Bigg, E. K. and Leck, C.: The composition of fragments of bubbles bursting at the ocean surface, J. </w:t>
      </w:r>
      <w:proofErr w:type="spellStart"/>
      <w:r>
        <w:t>Geophys</w:t>
      </w:r>
      <w:proofErr w:type="spellEnd"/>
      <w:r>
        <w:t>. Res., 113, D11209, https://doi.org/10.1029/2007JD009078, 2008.</w:t>
      </w:r>
    </w:p>
    <w:p w14:paraId="3B416F45" w14:textId="77777777" w:rsidR="00744F3D" w:rsidRDefault="00744F3D" w:rsidP="00744F3D">
      <w:pPr>
        <w:pStyle w:val="Bibliography"/>
      </w:pPr>
      <w:r>
        <w:t xml:space="preserve">Bork, N., Elm, J., Olenius, T., and </w:t>
      </w:r>
      <w:proofErr w:type="spellStart"/>
      <w:r>
        <w:t>Vehkamäki</w:t>
      </w:r>
      <w:proofErr w:type="spellEnd"/>
      <w:r>
        <w:t>, H.: Methane sulfonic acid-enhanced formation of molecular clusters of sulfuric acid and dimethyl amine, Atmos. Chem. Phys., 14, 12023–12030, https://doi.org/10.5194/acp-14-12023-2014, 2014.</w:t>
      </w:r>
    </w:p>
    <w:p w14:paraId="585681A8" w14:textId="77777777" w:rsidR="00744F3D" w:rsidRDefault="00744F3D" w:rsidP="00744F3D">
      <w:pPr>
        <w:pStyle w:val="Bibliography"/>
      </w:pPr>
      <w:r>
        <w:t xml:space="preserve">Boyd, C. M., Sanchez, J., Xu, L., Eugene, A. J., Nah, T., </w:t>
      </w:r>
      <w:proofErr w:type="spellStart"/>
      <w:r>
        <w:t>Tuet</w:t>
      </w:r>
      <w:proofErr w:type="spellEnd"/>
      <w:r>
        <w:t>, W. Y., Guzman, M. I., and Ng, N. L.: Secondary organic aerosol formation from the β-pinene+NO&amp;lt;sub&amp;gt;3&amp;lt;/</w:t>
      </w:r>
      <w:proofErr w:type="spellStart"/>
      <w:r>
        <w:t>sub&amp;gt</w:t>
      </w:r>
      <w:proofErr w:type="spellEnd"/>
      <w:r>
        <w:t xml:space="preserve">; system: effect </w:t>
      </w:r>
      <w:r>
        <w:lastRenderedPageBreak/>
        <w:t xml:space="preserve">of humidity and </w:t>
      </w:r>
      <w:proofErr w:type="spellStart"/>
      <w:r>
        <w:t>peroxy</w:t>
      </w:r>
      <w:proofErr w:type="spellEnd"/>
      <w:r>
        <w:t xml:space="preserve"> radical fate, Atmos. Chem. Phys., 15, 7497–7522, https://doi.org/10.5194/acp-15-7497-2015, 2015.</w:t>
      </w:r>
    </w:p>
    <w:p w14:paraId="09B8F0D6" w14:textId="77777777" w:rsidR="00744F3D" w:rsidRDefault="00744F3D" w:rsidP="00744F3D">
      <w:pPr>
        <w:pStyle w:val="Bibliography"/>
      </w:pPr>
      <w:r>
        <w:t xml:space="preserve">Brüggemann, M., </w:t>
      </w:r>
      <w:proofErr w:type="spellStart"/>
      <w:r>
        <w:t>Hayeck</w:t>
      </w:r>
      <w:proofErr w:type="spellEnd"/>
      <w:r>
        <w:t xml:space="preserve">, N., and George, C.: Interfacial photochemistry at the ocean surface is a global source of organic </w:t>
      </w:r>
      <w:proofErr w:type="spellStart"/>
      <w:r>
        <w:t>vapors</w:t>
      </w:r>
      <w:proofErr w:type="spellEnd"/>
      <w:r>
        <w:t xml:space="preserve"> and aerosols, Nat Commun, 9, 2101, https://doi.org/10.1038/s41467-018-04528-7, 2018.</w:t>
      </w:r>
    </w:p>
    <w:p w14:paraId="16FBFD50" w14:textId="77777777" w:rsidR="00744F3D" w:rsidRDefault="00744F3D" w:rsidP="00744F3D">
      <w:pPr>
        <w:pStyle w:val="Bibliography"/>
      </w:pPr>
      <w:r>
        <w:t xml:space="preserve">Canagaratna, M. R., Jayne, J. T., Jimenez, J. L., Allan, J. D., </w:t>
      </w:r>
      <w:proofErr w:type="spellStart"/>
      <w:r>
        <w:t>Alfarra</w:t>
      </w:r>
      <w:proofErr w:type="spellEnd"/>
      <w:r>
        <w:t xml:space="preserve">, M. R., Zhang, Q., Onasch, T. B., </w:t>
      </w:r>
      <w:proofErr w:type="spellStart"/>
      <w:r>
        <w:t>Drewnick</w:t>
      </w:r>
      <w:proofErr w:type="spellEnd"/>
      <w:r>
        <w:t xml:space="preserve">, F., Coe, H., Middlebrook, A., Delia, A., Williams, L. R., Trimborn, A. M., Northway, M. J., DeCarlo, P. F., Kolb, C. E., Davidovits, P., and Worsnop, D. R.: Chemical and microphysical characterization of ambient aerosols with the aerodyne aerosol mass spectrometer, Mass </w:t>
      </w:r>
      <w:proofErr w:type="spellStart"/>
      <w:r>
        <w:t>Spectrom</w:t>
      </w:r>
      <w:proofErr w:type="spellEnd"/>
      <w:r>
        <w:t>. Rev., 26, 185–222, https://doi.org/10.1002/mas.20115, 2007.</w:t>
      </w:r>
    </w:p>
    <w:p w14:paraId="5C31A90C" w14:textId="77777777" w:rsidR="00744F3D" w:rsidRDefault="00744F3D" w:rsidP="00744F3D">
      <w:pPr>
        <w:pStyle w:val="Bibliography"/>
      </w:pPr>
      <w:r>
        <w:t xml:space="preserve">Canagaratna, M. R., Jimenez, J. L., Kroll, J. H., Chen, Q., Kessler, S. H., </w:t>
      </w:r>
      <w:proofErr w:type="spellStart"/>
      <w:r>
        <w:t>Massoli</w:t>
      </w:r>
      <w:proofErr w:type="spellEnd"/>
      <w:r>
        <w:t>,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782F1A08" w14:textId="77777777" w:rsidR="00744F3D" w:rsidRDefault="00744F3D" w:rsidP="00744F3D">
      <w:pPr>
        <w:pStyle w:val="Bibliography"/>
      </w:pPr>
      <w:proofErr w:type="spellStart"/>
      <w:r>
        <w:t>Canonaco</w:t>
      </w:r>
      <w:proofErr w:type="spellEnd"/>
      <w:r>
        <w:t xml:space="preserve">, F., Crippa, M., Slowik, J. G., </w:t>
      </w:r>
      <w:proofErr w:type="spellStart"/>
      <w:r>
        <w:t>Baltensperger</w:t>
      </w:r>
      <w:proofErr w:type="spellEnd"/>
      <w:r>
        <w:t xml:space="preserve">, U., and </w:t>
      </w:r>
      <w:proofErr w:type="spellStart"/>
      <w:r>
        <w:t>Prévôt</w:t>
      </w:r>
      <w:proofErr w:type="spellEnd"/>
      <w:r>
        <w:t>, A. S. H.: SoFi, an IGOR-based interface for the efficient use of the generalized multilinear engine (ME-2) for the source apportionment: ME-2 application to aerosol mass spectrometer data, Atmos. Meas. Tech., 6, 3649–3661, https://doi.org/10.5194/amt-6-3649-2013, 2013.</w:t>
      </w:r>
    </w:p>
    <w:p w14:paraId="42069B98" w14:textId="77777777" w:rsidR="00744F3D" w:rsidRDefault="00744F3D" w:rsidP="00744F3D">
      <w:pPr>
        <w:pStyle w:val="Bibliography"/>
      </w:pPr>
      <w:proofErr w:type="spellStart"/>
      <w:r>
        <w:t>Canonaco</w:t>
      </w:r>
      <w:proofErr w:type="spellEnd"/>
      <w:r>
        <w:t xml:space="preserve">, F., Tobler, A., Chen, G., </w:t>
      </w:r>
      <w:proofErr w:type="spellStart"/>
      <w:r>
        <w:t>Sosedova</w:t>
      </w:r>
      <w:proofErr w:type="spellEnd"/>
      <w:r>
        <w:t xml:space="preserve">, Y., Slowik, J. G., Bozzetti, C., </w:t>
      </w:r>
      <w:proofErr w:type="spellStart"/>
      <w:r>
        <w:t>Daellenbach</w:t>
      </w:r>
      <w:proofErr w:type="spellEnd"/>
      <w:r>
        <w:t xml:space="preserve">, K. R., El Haddad, I., Crippa, M., Huang, R.-J., </w:t>
      </w:r>
      <w:proofErr w:type="spellStart"/>
      <w:r>
        <w:t>Furger</w:t>
      </w:r>
      <w:proofErr w:type="spellEnd"/>
      <w:r>
        <w:t xml:space="preserve">, M., </w:t>
      </w:r>
      <w:proofErr w:type="spellStart"/>
      <w:r>
        <w:t>Baltensperger</w:t>
      </w:r>
      <w:proofErr w:type="spellEnd"/>
      <w:r>
        <w:t xml:space="preserve">, U., and </w:t>
      </w:r>
      <w:proofErr w:type="spellStart"/>
      <w:r>
        <w:t>Prévôt</w:t>
      </w:r>
      <w:proofErr w:type="spellEnd"/>
      <w:r>
        <w:t>, A. S. H.: A new method for long-term source apportionment with time-dependent factor profiles and uncertainty assessment using SoFi Pro: application to 1 year of organic aerosol data, Atmos. Meas. Tech., 14, 923–943, https://doi.org/10.5194/amt-14-923-2021, 2021.</w:t>
      </w:r>
    </w:p>
    <w:p w14:paraId="128BE545" w14:textId="77777777" w:rsidR="00744F3D" w:rsidRDefault="00744F3D" w:rsidP="00744F3D">
      <w:pPr>
        <w:pStyle w:val="Bibliography"/>
      </w:pPr>
      <w:proofErr w:type="spellStart"/>
      <w:r>
        <w:t>Carslaw</w:t>
      </w:r>
      <w:proofErr w:type="spellEnd"/>
      <w:r>
        <w:t xml:space="preserve">, K. S., Gordon, H., Hamilton, D. S., Johnson, J. S., </w:t>
      </w:r>
      <w:proofErr w:type="spellStart"/>
      <w:r>
        <w:t>Regayre</w:t>
      </w:r>
      <w:proofErr w:type="spellEnd"/>
      <w:r>
        <w:t>, L. A., Yoshioka, M., and Pringle, K. J.: Aerosols in the Pre-industrial Atmosphere, Curr Clim Change Rep, 3, 1–15, https://doi.org/10.1007/s40641-017-0061-2, 2017.</w:t>
      </w:r>
    </w:p>
    <w:p w14:paraId="1BE753BF" w14:textId="77777777" w:rsidR="00744F3D" w:rsidRDefault="00744F3D" w:rsidP="00744F3D">
      <w:pPr>
        <w:pStyle w:val="Bibliography"/>
      </w:pPr>
      <w:r>
        <w:t xml:space="preserve">Cavalli, F.: Advances in characterization of size-resolved organic matter in marine aerosol over the North Atlantic, J. </w:t>
      </w:r>
      <w:proofErr w:type="spellStart"/>
      <w:r>
        <w:t>Geophys</w:t>
      </w:r>
      <w:proofErr w:type="spellEnd"/>
      <w:r>
        <w:t>. Res., 109, D24215, https://doi.org/10.1029/2004JD005137, 2004.</w:t>
      </w:r>
    </w:p>
    <w:p w14:paraId="14848B66" w14:textId="77777777" w:rsidR="00744F3D" w:rsidRDefault="00744F3D" w:rsidP="00744F3D">
      <w:pPr>
        <w:pStyle w:val="Bibliography"/>
      </w:pPr>
      <w:proofErr w:type="spellStart"/>
      <w:r>
        <w:t>Ceburnis</w:t>
      </w:r>
      <w:proofErr w:type="spellEnd"/>
      <w:r>
        <w:t xml:space="preserve">, D., </w:t>
      </w:r>
      <w:proofErr w:type="spellStart"/>
      <w:r>
        <w:t>Garbaras</w:t>
      </w:r>
      <w:proofErr w:type="spellEnd"/>
      <w:r>
        <w:t xml:space="preserve">, A., </w:t>
      </w:r>
      <w:proofErr w:type="spellStart"/>
      <w:r>
        <w:t>Szidat</w:t>
      </w:r>
      <w:proofErr w:type="spellEnd"/>
      <w:r>
        <w:t xml:space="preserve">, S., Rinaldi, M., Fahrni, S., Perron, N., Wacker, L., Leinert, S., </w:t>
      </w:r>
      <w:proofErr w:type="spellStart"/>
      <w:r>
        <w:t>Remeikis</w:t>
      </w:r>
      <w:proofErr w:type="spellEnd"/>
      <w:r>
        <w:t xml:space="preserve">, V., Facchini, M. C., Prevot, A. S. H., Jennings, S. G., </w:t>
      </w:r>
      <w:proofErr w:type="spellStart"/>
      <w:r>
        <w:t>Ramonet</w:t>
      </w:r>
      <w:proofErr w:type="spellEnd"/>
      <w:r>
        <w:t>, M., and O’Dowd, C. D.: Quantification of the carbonaceous matter origin in submicron marine aerosol by &amp;lt;sup&amp;gt;13&amp;lt;/</w:t>
      </w:r>
      <w:proofErr w:type="spellStart"/>
      <w:r>
        <w:t>sup&amp;gt;C</w:t>
      </w:r>
      <w:proofErr w:type="spellEnd"/>
      <w:r>
        <w:t xml:space="preserve"> and &amp;lt;sup&amp;gt;14&amp;lt;/</w:t>
      </w:r>
      <w:proofErr w:type="spellStart"/>
      <w:r>
        <w:t>sup&amp;gt;C</w:t>
      </w:r>
      <w:proofErr w:type="spellEnd"/>
      <w:r>
        <w:t xml:space="preserve"> isotope analysis, Atmos. Chem. Phys., 11, 8593–8606, https://doi.org/10.5194/acp-11-8593-2011, 2011.</w:t>
      </w:r>
    </w:p>
    <w:p w14:paraId="3BE486B2" w14:textId="77777777" w:rsidR="00744F3D" w:rsidRDefault="00744F3D" w:rsidP="00744F3D">
      <w:pPr>
        <w:pStyle w:val="Bibliography"/>
      </w:pPr>
      <w:proofErr w:type="spellStart"/>
      <w:r>
        <w:t>Cerfonteyn</w:t>
      </w:r>
      <w:proofErr w:type="spellEnd"/>
      <w:r>
        <w:t xml:space="preserve">, M., Groben, R., </w:t>
      </w:r>
      <w:proofErr w:type="spellStart"/>
      <w:r>
        <w:t>Vaulot</w:t>
      </w:r>
      <w:proofErr w:type="spellEnd"/>
      <w:r>
        <w:t>, D., Guðmundsson, K., Vannier, P., Pérez-Hernández, M. D., and Marteinsson, V. Þ.: The distribution and diversity of eukaryotic phytoplankton in the Icelandic marine environment, Sci Rep, 13, 8519, https://doi.org/10.1038/s41598-023-35537-2, 2023.</w:t>
      </w:r>
    </w:p>
    <w:p w14:paraId="49102ECF" w14:textId="77777777" w:rsidR="00744F3D" w:rsidRDefault="00744F3D" w:rsidP="00744F3D">
      <w:pPr>
        <w:pStyle w:val="Bibliography"/>
      </w:pPr>
      <w: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0CE0945E" w14:textId="77777777" w:rsidR="00744F3D" w:rsidRDefault="00744F3D" w:rsidP="00744F3D">
      <w:pPr>
        <w:pStyle w:val="Bibliography"/>
      </w:pPr>
      <w:r>
        <w:lastRenderedPageBreak/>
        <w:t>Chen, H., Varner, M. E., Gerber, R. B., and Finlayson-Pitts, B. J.: Reactions of Methanesulfonic Acid with Amines and Ammonia as a Source of New Particles in Air, J. Phys. Chem. B, 120, 1526–1536, https://doi.org/10.1021/acs.jpcb.5b07433, 2016.</w:t>
      </w:r>
    </w:p>
    <w:p w14:paraId="1EA89379" w14:textId="77777777" w:rsidR="00744F3D" w:rsidRDefault="00744F3D" w:rsidP="00744F3D">
      <w:pPr>
        <w:pStyle w:val="Bibliography"/>
      </w:pPr>
      <w:r>
        <w:t xml:space="preserve">Choi, J. H., Jang, E., Yoon, Y. J., Park, J. Y., Kim, T. ‐W., </w:t>
      </w:r>
      <w:proofErr w:type="spellStart"/>
      <w:r>
        <w:t>Becagli</w:t>
      </w:r>
      <w:proofErr w:type="spellEnd"/>
      <w:r>
        <w:t>, S., Caiazzo, L., Cappelletti, D., Krejci, R., Eleftheriadis, K., Park, K. ‐T., and Jang, K. S.: Influence of Biogenic Organics on the Chemical Composition of Arctic Aerosols, Global Biogeochemical Cycles, 33, 1238–1250, https://doi.org/10.1029/2019GB006226, 2019.</w:t>
      </w:r>
    </w:p>
    <w:p w14:paraId="442E3AB6" w14:textId="77777777" w:rsidR="00744F3D" w:rsidRDefault="00744F3D" w:rsidP="00744F3D">
      <w:pPr>
        <w:pStyle w:val="Bibliography"/>
      </w:pPr>
      <w:r>
        <w:t xml:space="preserve">Cochran, R. E., </w:t>
      </w:r>
      <w:proofErr w:type="spellStart"/>
      <w:r>
        <w:t>Laskina</w:t>
      </w:r>
      <w:proofErr w:type="spellEnd"/>
      <w:r>
        <w:t xml:space="preserve">, O., Trueblood, J. V., Estillore, A. D., Morris, H. S., Jayarathne, T., Sultana, C. M., Lee, C., Lin, P., Laskin, J., Laskin, A., Dowling, J. A., Qin, Z., Cappa, C. D., Bertram, T. H., </w:t>
      </w:r>
      <w:proofErr w:type="spellStart"/>
      <w:r>
        <w:t>Tivanski</w:t>
      </w:r>
      <w:proofErr w:type="spellEnd"/>
      <w:r>
        <w:t xml:space="preserve">, A. V., Stone, E. A., Prather, K. A., and </w:t>
      </w:r>
      <w:proofErr w:type="spellStart"/>
      <w:r>
        <w:t>Grassian</w:t>
      </w:r>
      <w:proofErr w:type="spellEnd"/>
      <w:r>
        <w:t>, V. H.: Molecular Diversity of Sea Spray Aerosol Particles: Impact of Ocean Biology on Particle Composition and Hygroscopicity, Chem, 2, 655–667, https://doi.org/10.1016/j.chempr.2017.03.007, 2017.</w:t>
      </w:r>
    </w:p>
    <w:p w14:paraId="3C8F22F9" w14:textId="77777777" w:rsidR="00744F3D" w:rsidRDefault="00744F3D" w:rsidP="00744F3D">
      <w:pPr>
        <w:pStyle w:val="Bibliography"/>
      </w:pPr>
      <w:r>
        <w:t xml:space="preserve">Crippa, M., El Haddad, I., Slowik, J. G., DeCarlo, P. F., Mohr, C., </w:t>
      </w:r>
      <w:proofErr w:type="spellStart"/>
      <w:r>
        <w:t>Heringa</w:t>
      </w:r>
      <w:proofErr w:type="spellEnd"/>
      <w:r>
        <w:t xml:space="preserve">, M. F., Chirico, R., Marchand, N., </w:t>
      </w:r>
      <w:proofErr w:type="spellStart"/>
      <w:r>
        <w:t>Sciare</w:t>
      </w:r>
      <w:proofErr w:type="spellEnd"/>
      <w:r>
        <w:t xml:space="preserve">, J., </w:t>
      </w:r>
      <w:proofErr w:type="spellStart"/>
      <w:r>
        <w:t>Baltensperger</w:t>
      </w:r>
      <w:proofErr w:type="spellEnd"/>
      <w:r>
        <w:t xml:space="preserve">, U., and </w:t>
      </w:r>
      <w:proofErr w:type="spellStart"/>
      <w:r>
        <w:t>Prévôt</w:t>
      </w:r>
      <w:proofErr w:type="spellEnd"/>
      <w:r>
        <w:t xml:space="preserve">, A. S. H.: Identification of marine and continental aerosol sources in Paris using high resolution aerosol mass spectrometry: AEROSOL SOURCES IN PARIS USING HR-TOF-MS, J. </w:t>
      </w:r>
      <w:proofErr w:type="spellStart"/>
      <w:r>
        <w:t>Geophys</w:t>
      </w:r>
      <w:proofErr w:type="spellEnd"/>
      <w:r>
        <w:t>. Res. Atmos., 118, 1950–1963, https://doi.org/10.1002/jgrd.50151, 2013.</w:t>
      </w:r>
    </w:p>
    <w:p w14:paraId="5A3D6F8A" w14:textId="77777777" w:rsidR="00744F3D" w:rsidRDefault="00744F3D" w:rsidP="00744F3D">
      <w:pPr>
        <w:pStyle w:val="Bibliography"/>
      </w:pPr>
      <w:r>
        <w:t xml:space="preserve">Croft, B., Martin, R. V., Moore, R. H., Ziemba, L. D., Crosbie, E. C., Liu, H., Russell, L. M., Saliba, G., </w:t>
      </w:r>
      <w:proofErr w:type="spellStart"/>
      <w:r>
        <w:t>Wisthaler</w:t>
      </w:r>
      <w:proofErr w:type="spellEnd"/>
      <w:r>
        <w:t xml:space="preserve">, A., Müller, M., Schiller, A., </w:t>
      </w:r>
      <w:proofErr w:type="spellStart"/>
      <w:r>
        <w:t>Galí</w:t>
      </w:r>
      <w:proofErr w:type="spellEnd"/>
      <w:r>
        <w:t xml:space="preserve">, M., Chang, R. Y.-W., McDuffie, E. E., </w:t>
      </w:r>
      <w:proofErr w:type="spellStart"/>
      <w:r>
        <w:t>Bilsback</w:t>
      </w:r>
      <w:proofErr w:type="spellEnd"/>
      <w:r>
        <w:t>, K. R., and Pierce, J. R.: Factors controlling marine aerosol size distributions and their climate effects over the northwest Atlantic Ocean region, Atmos. Chem. Phys., 21, 1889–1916, https://doi.org/10.5194/acp-21-1889-2021, 2021.</w:t>
      </w:r>
    </w:p>
    <w:p w14:paraId="01ECED1C" w14:textId="77777777" w:rsidR="00744F3D" w:rsidRDefault="00744F3D" w:rsidP="00744F3D">
      <w:pPr>
        <w:pStyle w:val="Bibliography"/>
      </w:pPr>
      <w:proofErr w:type="spellStart"/>
      <w:r>
        <w:t>Cubison</w:t>
      </w:r>
      <w:proofErr w:type="spellEnd"/>
      <w:r>
        <w:t xml:space="preserve">, M. J., Ortega, A. M., Hayes, P. L., Farmer, D. K., Day, D., Lechner, M. J., Brune, W. H., Apel, E., Diskin, G. S., Fisher, J. A., </w:t>
      </w:r>
      <w:proofErr w:type="spellStart"/>
      <w:r>
        <w:t>Fuelberg</w:t>
      </w:r>
      <w:proofErr w:type="spellEnd"/>
      <w:r>
        <w:t xml:space="preserve">, H. E., </w:t>
      </w:r>
      <w:proofErr w:type="spellStart"/>
      <w:r>
        <w:t>Hecobian</w:t>
      </w:r>
      <w:proofErr w:type="spellEnd"/>
      <w:r>
        <w:t xml:space="preserve">, A., Knapp, D. J., </w:t>
      </w:r>
      <w:proofErr w:type="spellStart"/>
      <w:r>
        <w:t>Mikoviny</w:t>
      </w:r>
      <w:proofErr w:type="spellEnd"/>
      <w:r>
        <w:t xml:space="preserve">, T., Riemer, D., Sachse, G. W., Sessions, W., Weber, R. J., Weinheimer, A. J., </w:t>
      </w:r>
      <w:proofErr w:type="spellStart"/>
      <w:r>
        <w:t>Wisthaler</w:t>
      </w:r>
      <w:proofErr w:type="spellEnd"/>
      <w:r>
        <w:t>, A., and Jimenez, J. L.: Effects of aging on organic aerosol from open biomass burning smoke in aircraft and laboratory studies, Atmos. Chem. Phys., 11, 12049–12064, https://doi.org/10.5194/acp-11-12049-2011, 2011.</w:t>
      </w:r>
    </w:p>
    <w:p w14:paraId="7950F4D4" w14:textId="77777777" w:rsidR="00744F3D" w:rsidRDefault="00744F3D" w:rsidP="00744F3D">
      <w:pPr>
        <w:pStyle w:val="Bibliography"/>
      </w:pPr>
      <w: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31CD68EC" w14:textId="77777777" w:rsidR="00744F3D" w:rsidRDefault="00744F3D" w:rsidP="00744F3D">
      <w:pPr>
        <w:pStyle w:val="Bibliography"/>
      </w:pPr>
      <w:r>
        <w:t xml:space="preserve">Dada, L., </w:t>
      </w:r>
      <w:proofErr w:type="spellStart"/>
      <w:r>
        <w:t>Angot</w:t>
      </w:r>
      <w:proofErr w:type="spellEnd"/>
      <w:r>
        <w:t xml:space="preserve">, H., Beck, I., Baccarini, A., </w:t>
      </w:r>
      <w:proofErr w:type="spellStart"/>
      <w:r>
        <w:t>Quéléver</w:t>
      </w:r>
      <w:proofErr w:type="spellEnd"/>
      <w:r>
        <w:t xml:space="preserve">, L. L. J., Boyer, M., Laurila, T., Brasseur, Z., Jozef, G., De Boer, G., Shupe, M. D., Henning, S., Bucci, S., Dütsch, M., Stohl, A., </w:t>
      </w:r>
      <w:proofErr w:type="spellStart"/>
      <w:r>
        <w:t>Petäjä</w:t>
      </w:r>
      <w:proofErr w:type="spellEnd"/>
      <w:r>
        <w:t xml:space="preserve">, T., </w:t>
      </w:r>
      <w:proofErr w:type="spellStart"/>
      <w:r>
        <w:t>Daellenbach</w:t>
      </w:r>
      <w:proofErr w:type="spellEnd"/>
      <w:r>
        <w:t>, K. R., Jokinen, T., and Schmale, J.: A central arctic extreme aerosol event triggered by a warm air-mass intrusion, Nat Commun, 13, 5290, https://doi.org/10.1038/s41467-022-32872-2, 2022.</w:t>
      </w:r>
    </w:p>
    <w:p w14:paraId="303EF28A" w14:textId="77777777" w:rsidR="00744F3D" w:rsidRDefault="00744F3D" w:rsidP="00744F3D">
      <w:pPr>
        <w:pStyle w:val="Bibliography"/>
      </w:pPr>
      <w:r>
        <w:t xml:space="preserve">DeCarlo, P. F., Kimmel, J. R., Trimborn, A., Northway, M. J., Jayne, J. T., Aiken, A. C., </w:t>
      </w:r>
      <w:proofErr w:type="spellStart"/>
      <w:r>
        <w:t>Gonin</w:t>
      </w:r>
      <w:proofErr w:type="spellEnd"/>
      <w:r>
        <w:t>, M., Fuhrer, K., Horvath, T., Docherty, K. S., Worsnop, D. R., and Jimenez, J. L.: Field-Deployable, High-Resolution, Time-of-Flight Aerosol Mass Spectrometer, Anal. Chem., 78, 8281–8289, https://doi.org/10.1021/ac061249n, 2006.</w:t>
      </w:r>
    </w:p>
    <w:p w14:paraId="79EB5293" w14:textId="77777777" w:rsidR="00744F3D" w:rsidRDefault="00744F3D" w:rsidP="00744F3D">
      <w:pPr>
        <w:pStyle w:val="Bibliography"/>
      </w:pPr>
      <w:proofErr w:type="spellStart"/>
      <w:r>
        <w:t>Decesari</w:t>
      </w:r>
      <w:proofErr w:type="spellEnd"/>
      <w:r>
        <w:t xml:space="preserve">, S., Mircea, M., Cavalli, F., Fuzzi, S., Moretti, F., </w:t>
      </w:r>
      <w:proofErr w:type="spellStart"/>
      <w:r>
        <w:t>Tagliavini</w:t>
      </w:r>
      <w:proofErr w:type="spellEnd"/>
      <w:r>
        <w:t>, E., and Facchini, M. C.: Source Attribution of Water-Soluble Organic Aerosol by Nuclear Magnetic Resonance Spectroscopy, Environ. Sci. Technol., 41, 2479–2484, https://doi.org/10.1021/es061711l, 2007.</w:t>
      </w:r>
    </w:p>
    <w:p w14:paraId="53CBC551" w14:textId="77777777" w:rsidR="00744F3D" w:rsidRDefault="00744F3D" w:rsidP="00744F3D">
      <w:pPr>
        <w:pStyle w:val="Bibliography"/>
      </w:pPr>
      <w:r>
        <w:lastRenderedPageBreak/>
        <w:t>Derwent, R. G., Simmonds, P. G., and Collins, W. J.: Ozone and carbon monoxide measurements at a remote maritime location, mace head, Ireland, from 1990 to 1992, Atmospheric Environment, 28, 2623–2637, https://doi.org/10.1016/1352-2310(94)90436-7, 1994.</w:t>
      </w:r>
    </w:p>
    <w:p w14:paraId="4B5D8E44" w14:textId="77777777" w:rsidR="00744F3D" w:rsidRDefault="00744F3D" w:rsidP="00744F3D">
      <w:pPr>
        <w:pStyle w:val="Bibliography"/>
      </w:pPr>
      <w:r>
        <w:t>Derwent, R. G., Manning, A. J., Simmonds, P. G., Spain, T. G., and O’Doherty, S.: Long-term trends in ozone in baseline and European regionally-polluted air at Mace Head, Ireland over a 30-year period, Atmospheric Environment, 179, 279–287, https://doi.org/10.1016/j.atmosenv.2018.02.024, 2018.</w:t>
      </w:r>
    </w:p>
    <w:p w14:paraId="5F279860" w14:textId="77777777" w:rsidR="00744F3D" w:rsidRDefault="00744F3D" w:rsidP="00744F3D">
      <w:pPr>
        <w:pStyle w:val="Bibliography"/>
      </w:pPr>
      <w:proofErr w:type="spellStart"/>
      <w:r>
        <w:t>Dominutti</w:t>
      </w:r>
      <w:proofErr w:type="spellEnd"/>
      <w:r>
        <w:t xml:space="preserve">, P. A., </w:t>
      </w:r>
      <w:proofErr w:type="spellStart"/>
      <w:r>
        <w:t>Chevassus,</w:t>
      </w:r>
      <w:proofErr w:type="spellEnd"/>
      <w:r>
        <w:t xml:space="preserve"> E., Baray, J.-L., </w:t>
      </w:r>
      <w:proofErr w:type="spellStart"/>
      <w:r>
        <w:t>Jaffrezo</w:t>
      </w:r>
      <w:proofErr w:type="spellEnd"/>
      <w:r>
        <w:t xml:space="preserve">, J.-L., Borbon, A., Colomb, A., </w:t>
      </w:r>
      <w:proofErr w:type="spellStart"/>
      <w:r>
        <w:t>Deguillaume</w:t>
      </w:r>
      <w:proofErr w:type="spellEnd"/>
      <w:r>
        <w:t xml:space="preserve">, L., El </w:t>
      </w:r>
      <w:proofErr w:type="spellStart"/>
      <w:r>
        <w:t>Gdachi</w:t>
      </w:r>
      <w:proofErr w:type="spellEnd"/>
      <w:r>
        <w:t xml:space="preserve">, S., </w:t>
      </w:r>
      <w:proofErr w:type="spellStart"/>
      <w:r>
        <w:t>Houdier</w:t>
      </w:r>
      <w:proofErr w:type="spellEnd"/>
      <w:r>
        <w:t xml:space="preserve">, S., Leriche, M., Metzger, J.-M., Rocco, M., </w:t>
      </w:r>
      <w:proofErr w:type="spellStart"/>
      <w:r>
        <w:t>Tulet</w:t>
      </w:r>
      <w:proofErr w:type="spellEnd"/>
      <w:r>
        <w:t xml:space="preserve">, P., </w:t>
      </w:r>
      <w:proofErr w:type="spellStart"/>
      <w:r>
        <w:t>Sellegri</w:t>
      </w:r>
      <w:proofErr w:type="spellEnd"/>
      <w:r>
        <w:t xml:space="preserve">, K., and </w:t>
      </w:r>
      <w:proofErr w:type="spellStart"/>
      <w:r>
        <w:t>Freney</w:t>
      </w:r>
      <w:proofErr w:type="spellEnd"/>
      <w:r>
        <w:t>, E.: Evaluation of the Sources, Precursors, and Processing of Aerosols at a High-Altitude Tropical Site, ACS Earth Space Chem., 6, 2412–2431, https://doi.org/10.1021/acsearthspacechem.2c00149, 2022.</w:t>
      </w:r>
    </w:p>
    <w:p w14:paraId="0D0D7445" w14:textId="77777777" w:rsidR="00744F3D" w:rsidRDefault="00744F3D" w:rsidP="00744F3D">
      <w:pPr>
        <w:pStyle w:val="Bibliography"/>
      </w:pPr>
      <w:proofErr w:type="spellStart"/>
      <w:r>
        <w:t>Drewnick</w:t>
      </w:r>
      <w:proofErr w:type="spellEnd"/>
      <w:r>
        <w:t xml:space="preserve">, F., Hings, S. S., </w:t>
      </w:r>
      <w:proofErr w:type="spellStart"/>
      <w:r>
        <w:t>Alfarra</w:t>
      </w:r>
      <w:proofErr w:type="spellEnd"/>
      <w:r>
        <w:t>, M. R., Prevot, A. S. H., and Borrmann, S.: Aerosol quantification with the Aerodyne Aerosol Mass Spectrometer: detection limits and ionizer background effects, Atmos. Meas. Tech., 2, 33–46, https://doi.org/10.5194/amt-2-33-2009, 2009.</w:t>
      </w:r>
    </w:p>
    <w:p w14:paraId="583222ED" w14:textId="77777777" w:rsidR="00744F3D" w:rsidRDefault="00744F3D" w:rsidP="00744F3D">
      <w:pPr>
        <w:pStyle w:val="Bibliography"/>
      </w:pPr>
      <w:proofErr w:type="spellStart"/>
      <w:r>
        <w:t>Duplissy</w:t>
      </w:r>
      <w:proofErr w:type="spellEnd"/>
      <w:r>
        <w:t xml:space="preserve">, J., DeCarlo, P. F., Dommen, J., </w:t>
      </w:r>
      <w:proofErr w:type="spellStart"/>
      <w:r>
        <w:t>Alfarra</w:t>
      </w:r>
      <w:proofErr w:type="spellEnd"/>
      <w:r>
        <w:t xml:space="preserve">, M. R., Metzger, A., </w:t>
      </w:r>
      <w:proofErr w:type="spellStart"/>
      <w:r>
        <w:t>Barmpadimos</w:t>
      </w:r>
      <w:proofErr w:type="spellEnd"/>
      <w:r>
        <w:t xml:space="preserve">, I., Prevot, A. S. H., Weingartner, E., </w:t>
      </w:r>
      <w:proofErr w:type="spellStart"/>
      <w:r>
        <w:t>Tritscher</w:t>
      </w:r>
      <w:proofErr w:type="spellEnd"/>
      <w:r>
        <w:t xml:space="preserve">, T., Gysel, M., Aiken, A. C., Jimenez, J. L., Canagaratna, M. R., Worsnop, D. R., Collins, D. R., Tomlinson, J., and </w:t>
      </w:r>
      <w:proofErr w:type="spellStart"/>
      <w:r>
        <w:t>Baltensperger</w:t>
      </w:r>
      <w:proofErr w:type="spellEnd"/>
      <w:r>
        <w:t>, U.: Relating hygroscopicity and composition of organic aerosol particulate matter, Atmos. Chem. Phys., 11, 1155–1165, https://doi.org/10.5194/acp-11-1155-2011, 2011.</w:t>
      </w:r>
    </w:p>
    <w:p w14:paraId="1672D037" w14:textId="77777777" w:rsidR="00744F3D" w:rsidRDefault="00744F3D" w:rsidP="00744F3D">
      <w:pPr>
        <w:pStyle w:val="Bibliography"/>
      </w:pPr>
      <w:proofErr w:type="spellStart"/>
      <w:r>
        <w:t>Edtbauer</w:t>
      </w:r>
      <w:proofErr w:type="spellEnd"/>
      <w:r>
        <w:t xml:space="preserve">, A., </w:t>
      </w:r>
      <w:proofErr w:type="spellStart"/>
      <w:r>
        <w:t>Stönner</w:t>
      </w:r>
      <w:proofErr w:type="spellEnd"/>
      <w:r>
        <w:t xml:space="preserve">, C., </w:t>
      </w:r>
      <w:proofErr w:type="spellStart"/>
      <w:r>
        <w:t>Pfannerstill</w:t>
      </w:r>
      <w:proofErr w:type="spellEnd"/>
      <w:r>
        <w:t xml:space="preserve">, E. Y., </w:t>
      </w:r>
      <w:proofErr w:type="spellStart"/>
      <w:r>
        <w:t>Berasategui</w:t>
      </w:r>
      <w:proofErr w:type="spellEnd"/>
      <w:r>
        <w:t xml:space="preserve">, M., Walter, D., Crowley, J. N., </w:t>
      </w:r>
      <w:proofErr w:type="spellStart"/>
      <w:r>
        <w:t>Lelieveld</w:t>
      </w:r>
      <w:proofErr w:type="spellEnd"/>
      <w:r>
        <w:t xml:space="preserve">, J., and Williams, J.: A new marine biogenic emission: methane </w:t>
      </w:r>
      <w:proofErr w:type="spellStart"/>
      <w:r>
        <w:t>sulfonamide</w:t>
      </w:r>
      <w:proofErr w:type="spellEnd"/>
      <w:r>
        <w:t xml:space="preserve"> (MSAM), dimethyl </w:t>
      </w:r>
      <w:proofErr w:type="spellStart"/>
      <w:r>
        <w:t>sulfide</w:t>
      </w:r>
      <w:proofErr w:type="spellEnd"/>
      <w:r>
        <w:t xml:space="preserve"> (DMS), and dimethyl sulfone (DMSO&amp;lt;sub&amp;gt;2&amp;lt;/</w:t>
      </w:r>
      <w:proofErr w:type="spellStart"/>
      <w:r>
        <w:t>sub&amp;gt</w:t>
      </w:r>
      <w:proofErr w:type="spellEnd"/>
      <w:r>
        <w:t>;) measured in air over the Arabian Sea, Atmos. Chem. Phys., 20, 6081–6094, https://doi.org/10.5194/acp-20-6081-2020, 2020.</w:t>
      </w:r>
    </w:p>
    <w:p w14:paraId="4DAA99F5" w14:textId="77777777" w:rsidR="00744F3D" w:rsidRDefault="00744F3D" w:rsidP="00744F3D">
      <w:pPr>
        <w:pStyle w:val="Bibliography"/>
      </w:pPr>
      <w:proofErr w:type="spellStart"/>
      <w:r>
        <w:t>Etminan</w:t>
      </w:r>
      <w:proofErr w:type="spellEnd"/>
      <w:r>
        <w:t xml:space="preserve">, M., Myhre, G., Highwood, E. J., and Shine, K. P.: Radiative forcing of carbon dioxide, methane, and nitrous oxide: A significant revision of the methane radiative forcing, </w:t>
      </w:r>
      <w:proofErr w:type="spellStart"/>
      <w:r>
        <w:t>Geophys</w:t>
      </w:r>
      <w:proofErr w:type="spellEnd"/>
      <w:r>
        <w:t>. Res. Lett., 43, https://doi.org/10.1002/2016GL071930, 2016.</w:t>
      </w:r>
    </w:p>
    <w:p w14:paraId="24E12CE3" w14:textId="77777777" w:rsidR="00744F3D" w:rsidRDefault="00744F3D" w:rsidP="00744F3D">
      <w:pPr>
        <w:pStyle w:val="Bibliography"/>
      </w:pPr>
      <w:r>
        <w:t xml:space="preserve">Facchini, M. C., Rinaldi, M., </w:t>
      </w:r>
      <w:proofErr w:type="spellStart"/>
      <w:r>
        <w:t>Decesari</w:t>
      </w:r>
      <w:proofErr w:type="spellEnd"/>
      <w:r>
        <w:t xml:space="preserve">, S., Carbone, C., </w:t>
      </w:r>
      <w:proofErr w:type="spellStart"/>
      <w:r>
        <w:t>Finessi</w:t>
      </w:r>
      <w:proofErr w:type="spellEnd"/>
      <w:r>
        <w:t xml:space="preserve">, E., Mircea, M., Fuzzi, S., </w:t>
      </w:r>
      <w:proofErr w:type="spellStart"/>
      <w:r>
        <w:t>Ceburnis</w:t>
      </w:r>
      <w:proofErr w:type="spellEnd"/>
      <w:r>
        <w:t xml:space="preserve">, D., Flanagan, R., Nilsson, E. D., de Leeuw, G., Martino, M., </w:t>
      </w:r>
      <w:proofErr w:type="spellStart"/>
      <w:r>
        <w:t>Woeltjen</w:t>
      </w:r>
      <w:proofErr w:type="spellEnd"/>
      <w:r>
        <w:t xml:space="preserve">, J., and O’Dowd, C. D.: Primary submicron marine aerosol dominated by insoluble organic colloids and aggregates, </w:t>
      </w:r>
      <w:proofErr w:type="spellStart"/>
      <w:r>
        <w:t>Geophys</w:t>
      </w:r>
      <w:proofErr w:type="spellEnd"/>
      <w:r>
        <w:t>. Res. Lett., 35, L17814, https://doi.org/10.1029/2008GL034210, 2008.</w:t>
      </w:r>
    </w:p>
    <w:p w14:paraId="6D83D4FB" w14:textId="77777777" w:rsidR="00744F3D" w:rsidRDefault="00744F3D" w:rsidP="00744F3D">
      <w:pPr>
        <w:pStyle w:val="Bibliography"/>
      </w:pPr>
      <w:r>
        <w:t xml:space="preserve">Faiola, C. L., Wen, M., and </w:t>
      </w:r>
      <w:proofErr w:type="spellStart"/>
      <w:r>
        <w:t>VanReken</w:t>
      </w:r>
      <w:proofErr w:type="spellEnd"/>
      <w:r>
        <w:t>,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758E9D30" w14:textId="77777777" w:rsidR="00744F3D" w:rsidRDefault="00744F3D" w:rsidP="00744F3D">
      <w:pPr>
        <w:pStyle w:val="Bibliography"/>
      </w:pPr>
      <w:proofErr w:type="spellStart"/>
      <w:r>
        <w:t>Flerus</w:t>
      </w:r>
      <w:proofErr w:type="spellEnd"/>
      <w:r>
        <w:t xml:space="preserve">, R., </w:t>
      </w:r>
      <w:proofErr w:type="spellStart"/>
      <w:r>
        <w:t>Lechtenfeld</w:t>
      </w:r>
      <w:proofErr w:type="spellEnd"/>
      <w:r>
        <w:t xml:space="preserve">, O. J., Koch, B. P., McCallister, S. L., Schmitt-Kopplin, P., Benner, R., Kaiser, K., and Kattner, G.: A molecular perspective on the ageing of marine dissolved organic matter, </w:t>
      </w:r>
      <w:proofErr w:type="spellStart"/>
      <w:r>
        <w:t>Biogeosciences</w:t>
      </w:r>
      <w:proofErr w:type="spellEnd"/>
      <w:r>
        <w:t>, 9, 1935–1955, https://doi.org/10.5194/bg-9-1935-2012, 2012.</w:t>
      </w:r>
    </w:p>
    <w:p w14:paraId="7B312BF3" w14:textId="77777777" w:rsidR="00744F3D" w:rsidRDefault="00744F3D" w:rsidP="00744F3D">
      <w:pPr>
        <w:pStyle w:val="Bibliography"/>
      </w:pPr>
      <w:r>
        <w:t xml:space="preserve">Florou, K., </w:t>
      </w:r>
      <w:proofErr w:type="spellStart"/>
      <w:r>
        <w:t>Liangou</w:t>
      </w:r>
      <w:proofErr w:type="spellEnd"/>
      <w:r>
        <w:t xml:space="preserve">, A., </w:t>
      </w:r>
      <w:proofErr w:type="spellStart"/>
      <w:r>
        <w:t>Kaltsonoudis</w:t>
      </w:r>
      <w:proofErr w:type="spellEnd"/>
      <w:r>
        <w:t xml:space="preserve">, C., </w:t>
      </w:r>
      <w:proofErr w:type="spellStart"/>
      <w:r>
        <w:t>Louvaris</w:t>
      </w:r>
      <w:proofErr w:type="spellEnd"/>
      <w:r>
        <w:t xml:space="preserve">, E., </w:t>
      </w:r>
      <w:proofErr w:type="spellStart"/>
      <w:r>
        <w:t>Tasoglou</w:t>
      </w:r>
      <w:proofErr w:type="spellEnd"/>
      <w:r>
        <w:t xml:space="preserve">, A., </w:t>
      </w:r>
      <w:proofErr w:type="spellStart"/>
      <w:r>
        <w:t>Patoulias</w:t>
      </w:r>
      <w:proofErr w:type="spellEnd"/>
      <w:r>
        <w:t xml:space="preserve">, D., </w:t>
      </w:r>
      <w:proofErr w:type="spellStart"/>
      <w:r>
        <w:t>Kouvarakis</w:t>
      </w:r>
      <w:proofErr w:type="spellEnd"/>
      <w:r>
        <w:t xml:space="preserve">, G., </w:t>
      </w:r>
      <w:proofErr w:type="spellStart"/>
      <w:r>
        <w:t>Kalivitis</w:t>
      </w:r>
      <w:proofErr w:type="spellEnd"/>
      <w:r>
        <w:t xml:space="preserve">, N., </w:t>
      </w:r>
      <w:proofErr w:type="spellStart"/>
      <w:r>
        <w:t>Kourtchev</w:t>
      </w:r>
      <w:proofErr w:type="spellEnd"/>
      <w:r>
        <w:t xml:space="preserve">, I., Kalberer, M., Tsagkaraki, M., Mihalopoulos, N., and </w:t>
      </w:r>
      <w:proofErr w:type="spellStart"/>
      <w:r>
        <w:t>Pandis</w:t>
      </w:r>
      <w:proofErr w:type="spellEnd"/>
      <w:r>
        <w:t>, S. N.: Chemical characterization and sources of background aerosols in the eastern Mediterranean, Atmospheric Environment, 324, 120423, https://doi.org/10.1016/j.atmosenv.2024.120423, 2024.</w:t>
      </w:r>
    </w:p>
    <w:p w14:paraId="287010AD" w14:textId="77777777" w:rsidR="00744F3D" w:rsidRDefault="00744F3D" w:rsidP="00744F3D">
      <w:pPr>
        <w:pStyle w:val="Bibliography"/>
      </w:pPr>
      <w:r>
        <w:t xml:space="preserve">Fossum, K. N., Ovadnevaite, J., </w:t>
      </w:r>
      <w:proofErr w:type="spellStart"/>
      <w:r>
        <w:t>Ceburnis</w:t>
      </w:r>
      <w:proofErr w:type="spellEnd"/>
      <w:r>
        <w:t xml:space="preserve">, D., </w:t>
      </w:r>
      <w:proofErr w:type="spellStart"/>
      <w:r>
        <w:t>Dall’Osto</w:t>
      </w:r>
      <w:proofErr w:type="spellEnd"/>
      <w:r>
        <w:t xml:space="preserve">, M., Marullo, S., </w:t>
      </w:r>
      <w:proofErr w:type="spellStart"/>
      <w:r>
        <w:t>Bellacicco</w:t>
      </w:r>
      <w:proofErr w:type="spellEnd"/>
      <w:r>
        <w:t xml:space="preserve">, M., Simó, R., Liu, D., Flynn, M., </w:t>
      </w:r>
      <w:proofErr w:type="spellStart"/>
      <w:r>
        <w:t>Zuend</w:t>
      </w:r>
      <w:proofErr w:type="spellEnd"/>
      <w:r>
        <w:t xml:space="preserve">, A., and O’Dowd, C.: Summertime Primary and Secondary Contributions to Southern </w:t>
      </w:r>
      <w:r>
        <w:lastRenderedPageBreak/>
        <w:t>Ocean Cloud Condensation Nuclei, Sci Rep, 8, 13844, https://doi.org/10.1038/s41598-018-32047-4, 2018.</w:t>
      </w:r>
    </w:p>
    <w:p w14:paraId="6E3C7903" w14:textId="77777777" w:rsidR="00744F3D" w:rsidRDefault="00744F3D" w:rsidP="00744F3D">
      <w:pPr>
        <w:pStyle w:val="Bibliography"/>
      </w:pPr>
      <w:r>
        <w:t xml:space="preserve">Fröhlich, R., Crenn, V., </w:t>
      </w:r>
      <w:proofErr w:type="spellStart"/>
      <w:r>
        <w:t>Setyan</w:t>
      </w:r>
      <w:proofErr w:type="spellEnd"/>
      <w:r>
        <w:t xml:space="preserve">, A., Belis, C. A., </w:t>
      </w:r>
      <w:proofErr w:type="spellStart"/>
      <w:r>
        <w:t>Canonaco</w:t>
      </w:r>
      <w:proofErr w:type="spellEnd"/>
      <w:r>
        <w:t xml:space="preserve">, F., Favez, O., </w:t>
      </w:r>
      <w:proofErr w:type="spellStart"/>
      <w:r>
        <w:t>Riffault</w:t>
      </w:r>
      <w:proofErr w:type="spellEnd"/>
      <w:r>
        <w:t xml:space="preserve">, V., Slowik, J. G., Aas, W., </w:t>
      </w:r>
      <w:proofErr w:type="spellStart"/>
      <w:r>
        <w:t>Aijälä</w:t>
      </w:r>
      <w:proofErr w:type="spellEnd"/>
      <w:r>
        <w:t xml:space="preserve">, M., </w:t>
      </w:r>
      <w:proofErr w:type="spellStart"/>
      <w:r>
        <w:t>Alastuey</w:t>
      </w:r>
      <w:proofErr w:type="spellEnd"/>
      <w:r>
        <w:t xml:space="preserve">, A., </w:t>
      </w:r>
      <w:proofErr w:type="spellStart"/>
      <w:r>
        <w:t>Artiñano</w:t>
      </w:r>
      <w:proofErr w:type="spellEnd"/>
      <w:r>
        <w:t xml:space="preserve">, B., Bonnaire, N., Bozzetti, C., Bressi, M., Carbone, C., Coz, E., Croteau, P. L., </w:t>
      </w:r>
      <w:proofErr w:type="spellStart"/>
      <w:r>
        <w:t>Cubison</w:t>
      </w:r>
      <w:proofErr w:type="spellEnd"/>
      <w:r>
        <w:t xml:space="preserve">, M. J., Esser-Gietl, J. K., Green, D. C., Gros, V., Heikkinen, L., Herrmann, H., Jayne, J. T., Lunder, C. R., </w:t>
      </w:r>
      <w:proofErr w:type="spellStart"/>
      <w:r>
        <w:t>Minguillón</w:t>
      </w:r>
      <w:proofErr w:type="spellEnd"/>
      <w:r>
        <w:t xml:space="preserve">, M. C., Močnik, G., O’Dowd, C. D., Ovadnevaite, J., Petralia, E., Poulain, L., Priestman, M., Ripoll, A., Sarda-Estève, R., </w:t>
      </w:r>
      <w:proofErr w:type="spellStart"/>
      <w:r>
        <w:t>Wiedensohler</w:t>
      </w:r>
      <w:proofErr w:type="spellEnd"/>
      <w:r>
        <w:t xml:space="preserve">, A., </w:t>
      </w:r>
      <w:proofErr w:type="spellStart"/>
      <w:r>
        <w:t>Baltensperger</w:t>
      </w:r>
      <w:proofErr w:type="spellEnd"/>
      <w:r>
        <w:t xml:space="preserve">, U., </w:t>
      </w:r>
      <w:proofErr w:type="spellStart"/>
      <w:r>
        <w:t>Sciare</w:t>
      </w:r>
      <w:proofErr w:type="spellEnd"/>
      <w:r>
        <w:t xml:space="preserve">, J., and </w:t>
      </w:r>
      <w:proofErr w:type="spellStart"/>
      <w:r>
        <w:t>Prévôt</w:t>
      </w:r>
      <w:proofErr w:type="spellEnd"/>
      <w:r>
        <w:t>, A. S. H.: ACTRIS ACSM intercomparison – Part 2: Intercomparison of ME-2 organic source apportionment results from 15 individual, co-located aerosol mass spectrometers, Atmos. Meas. Tech., 8, 2555–2576, https://doi.org/10.5194/amt-8-2555-2015, 2015.</w:t>
      </w:r>
    </w:p>
    <w:p w14:paraId="20FB62D3" w14:textId="77777777" w:rsidR="00744F3D" w:rsidRDefault="00744F3D" w:rsidP="00744F3D">
      <w:pPr>
        <w:pStyle w:val="Bibliography"/>
      </w:pPr>
      <w:r>
        <w:t xml:space="preserve">Giordano, M. R., </w:t>
      </w:r>
      <w:proofErr w:type="spellStart"/>
      <w:r>
        <w:t>Kalnajs</w:t>
      </w:r>
      <w:proofErr w:type="spellEnd"/>
      <w:r>
        <w:t>, L. E., Avery, A., Goetz, J. D., Davis, S. M., and DeCarlo, P. F.: A missing source of aerosols in Antarctica – beyond long-range transport, phytoplankton, and photochemistry, Aerosols/Field Measurements/Troposphere/Chemistry (chemical composition and reactions), https://doi.org/10.5194/acp-2016-606, 2016.</w:t>
      </w:r>
    </w:p>
    <w:p w14:paraId="670B0082" w14:textId="77777777" w:rsidR="00744F3D" w:rsidRDefault="00744F3D" w:rsidP="00744F3D">
      <w:pPr>
        <w:pStyle w:val="Bibliography"/>
      </w:pPr>
      <w: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2C1F5C7C" w14:textId="77777777" w:rsidR="00744F3D" w:rsidRDefault="00744F3D" w:rsidP="00744F3D">
      <w:pPr>
        <w:pStyle w:val="Bibliography"/>
      </w:pPr>
      <w:r>
        <w:t xml:space="preserve">Goldstein, A. H. and </w:t>
      </w:r>
      <w:proofErr w:type="spellStart"/>
      <w:r>
        <w:t>Galbally</w:t>
      </w:r>
      <w:proofErr w:type="spellEnd"/>
      <w:r>
        <w:t>, I. E.: Known and Unexplored Organic Constituents in the Earth’s Atmosphere, Environ. Sci. Technol., 41, 1514–1521, https://doi.org/10.1021/es072476p, 2007.</w:t>
      </w:r>
    </w:p>
    <w:p w14:paraId="4A2BD20B" w14:textId="77777777" w:rsidR="00744F3D" w:rsidRDefault="00744F3D" w:rsidP="00744F3D">
      <w:pPr>
        <w:pStyle w:val="Bibliography"/>
      </w:pPr>
      <w:r>
        <w:t xml:space="preserve">Grigas, T., Ovadnevaite, J., </w:t>
      </w:r>
      <w:proofErr w:type="spellStart"/>
      <w:r>
        <w:t>Ceburnis</w:t>
      </w:r>
      <w:proofErr w:type="spellEnd"/>
      <w:r>
        <w:t>, D., Moran, E., McGovern, F. M., Jennings, S. G., and O’Dowd, C.: Sophisticated Clean Air Strategies Required to Mitigate Against Particulate Organic Pollution, Sci Rep, 7, 44737, https://doi.org/10.1038/srep44737, 2017.</w:t>
      </w:r>
    </w:p>
    <w:p w14:paraId="0E25D767" w14:textId="77777777" w:rsidR="00744F3D" w:rsidRDefault="00744F3D" w:rsidP="00744F3D">
      <w:pPr>
        <w:pStyle w:val="Bibliography"/>
      </w:pPr>
      <w:proofErr w:type="spellStart"/>
      <w:r>
        <w:t>Gryspeerdt</w:t>
      </w:r>
      <w:proofErr w:type="spellEnd"/>
      <w:r>
        <w:t xml:space="preserve">, E., Povey, A. C., Grainger, R. G., </w:t>
      </w:r>
      <w:proofErr w:type="spellStart"/>
      <w:r>
        <w:t>Hasekamp</w:t>
      </w:r>
      <w:proofErr w:type="spellEnd"/>
      <w:r>
        <w:t xml:space="preserve">, O., Hsu, N. C., Mulcahy, J. P., Sayer, A. M., and </w:t>
      </w:r>
      <w:proofErr w:type="spellStart"/>
      <w:r>
        <w:t>Sorooshian</w:t>
      </w:r>
      <w:proofErr w:type="spellEnd"/>
      <w:r>
        <w:t>, A.: Uncertainty in aerosol–cloud radiative forcing is driven by clean conditions, Atmos. Chem. Phys., 23, 4115–4122, https://doi.org/10.5194/acp-23-4115-2023, 2023.</w:t>
      </w:r>
    </w:p>
    <w:p w14:paraId="5CC53101" w14:textId="77777777" w:rsidR="00744F3D" w:rsidRDefault="00744F3D" w:rsidP="00744F3D">
      <w:pPr>
        <w:pStyle w:val="Bibliography"/>
      </w:pPr>
      <w:r>
        <w:t xml:space="preserve">Guo, J., Zhang, J., Yang, K., Liao, H., Zhang, S., Huang, K., </w:t>
      </w:r>
      <w:proofErr w:type="spellStart"/>
      <w:r>
        <w:t>Lv</w:t>
      </w:r>
      <w:proofErr w:type="spellEnd"/>
      <w:r>
        <w:t xml:space="preserve">, Y., Shao, J., Yu, T., Tong, B., Li, J., Su, T., Yim, S. H. L., </w:t>
      </w:r>
      <w:proofErr w:type="spellStart"/>
      <w:r>
        <w:t>Stoffelen</w:t>
      </w:r>
      <w:proofErr w:type="spellEnd"/>
      <w:r>
        <w:t>, A., Zhai, P., and Xu, X.: Investigation of near-global daytime boundary layer height using high-resolution radiosondes: first results and comparison with ERA5, MERRA-2, JRA-55, and NCEP-2 reanalyses, Atmos. Chem. Phys., 21, 17079–17097, https://doi.org/10.5194/acp-21-17079-2021, 2021.</w:t>
      </w:r>
    </w:p>
    <w:p w14:paraId="13F5E21C" w14:textId="77777777" w:rsidR="00744F3D" w:rsidRDefault="00744F3D" w:rsidP="00744F3D">
      <w:pPr>
        <w:pStyle w:val="Bibliography"/>
      </w:pPr>
      <w:r>
        <w:t xml:space="preserve">Hallquist, M., Wenger, J. C., </w:t>
      </w:r>
      <w:proofErr w:type="spellStart"/>
      <w:r>
        <w:t>Baltensperger</w:t>
      </w:r>
      <w:proofErr w:type="spellEnd"/>
      <w:r>
        <w:t xml:space="preserve">, U., Rudich, Y., Simpson, D., Claeys, M., Dommen, J., Donahue, N. M., George, C., Goldstein, A. H., Hamilton, J. F., Herrmann, H., Hoffmann, T., Iinuma, Y., Jang, M., Jenkin, M. E., Jimenez, J. L., </w:t>
      </w:r>
      <w:proofErr w:type="spellStart"/>
      <w:r>
        <w:t>Kiendler</w:t>
      </w:r>
      <w:proofErr w:type="spellEnd"/>
      <w:r>
        <w:t xml:space="preserve">-Scharr, A., </w:t>
      </w:r>
      <w:proofErr w:type="spellStart"/>
      <w:r>
        <w:t>Maenhaut</w:t>
      </w:r>
      <w:proofErr w:type="spellEnd"/>
      <w:r>
        <w:t xml:space="preserve">, W., </w:t>
      </w:r>
      <w:proofErr w:type="spellStart"/>
      <w:r>
        <w:t>McFiggans</w:t>
      </w:r>
      <w:proofErr w:type="spellEnd"/>
      <w:r>
        <w:t xml:space="preserve">, G., Mentel, Th. F., Monod, A., </w:t>
      </w:r>
      <w:proofErr w:type="spellStart"/>
      <w:r>
        <w:t>Prévôt</w:t>
      </w:r>
      <w:proofErr w:type="spellEnd"/>
      <w:r>
        <w:t>, A. S. H., Seinfeld, J. H., Surratt, J. D., Szmigielski, R., and Wildt, J.: The formation, properties and impact of secondary organic aerosol: current and emerging issues, Atmos. Chem. Phys., 9, 5155–5236, https://doi.org/10.5194/acp-9-5155-2009, 2009.</w:t>
      </w:r>
    </w:p>
    <w:p w14:paraId="5AF0117B" w14:textId="77777777" w:rsidR="00744F3D" w:rsidRDefault="00744F3D" w:rsidP="00744F3D">
      <w:pPr>
        <w:pStyle w:val="Bibliography"/>
      </w:pPr>
      <w:proofErr w:type="spellStart"/>
      <w:r>
        <w:t>Hátún</w:t>
      </w:r>
      <w:proofErr w:type="spellEnd"/>
      <w:r>
        <w:t xml:space="preserve">, H., Lohmann, K., Matei, D., Jungclaus, J. H., </w:t>
      </w:r>
      <w:proofErr w:type="spellStart"/>
      <w:r>
        <w:t>Pacariz</w:t>
      </w:r>
      <w:proofErr w:type="spellEnd"/>
      <w:r>
        <w:t>, S., Bersch, M., Gislason, A., Ólafsson, J., and Reid, P. C.: An inflated subpolar gyre blows life toward the northeastern Atlantic, Progress in Oceanography, 147, 49–66, https://doi.org/10.1016/j.pocean.2016.07.009, 2016.</w:t>
      </w:r>
    </w:p>
    <w:p w14:paraId="46DB7632" w14:textId="77777777" w:rsidR="00744F3D" w:rsidRDefault="00744F3D" w:rsidP="00744F3D">
      <w:pPr>
        <w:pStyle w:val="Bibliography"/>
      </w:pPr>
      <w:r>
        <w:t xml:space="preserve">Håvik, L. and Våge, K.: Wind‐Driven Coastal Upwelling and Downwelling in the </w:t>
      </w:r>
      <w:proofErr w:type="spellStart"/>
      <w:r>
        <w:t>Shelfbreak</w:t>
      </w:r>
      <w:proofErr w:type="spellEnd"/>
      <w:r>
        <w:t xml:space="preserve"> East Greenland Current, JGR Oceans, 123, 6106–6115, https://doi.org/10.1029/2018JC014273, 2018.</w:t>
      </w:r>
    </w:p>
    <w:p w14:paraId="6C52462F" w14:textId="77777777" w:rsidR="00744F3D" w:rsidRDefault="00744F3D" w:rsidP="00744F3D">
      <w:pPr>
        <w:pStyle w:val="Bibliography"/>
      </w:pPr>
      <w:r>
        <w:lastRenderedPageBreak/>
        <w:t xml:space="preserve">Heald, C. L., Kroll, J. H., Jimenez, J. L., Docherty, K. S., DeCarlo, P. F., Aiken, A. C., Chen, Q., Martin, S. T., Farmer, D. K., and </w:t>
      </w:r>
      <w:proofErr w:type="spellStart"/>
      <w:r>
        <w:t>Artaxo</w:t>
      </w:r>
      <w:proofErr w:type="spellEnd"/>
      <w:r>
        <w:t xml:space="preserve">, P.: A simplified description of the evolution of organic aerosol composition in the atmosphere: VAN KREVELEN DIAGRAM OF ORGANIC AEROSOL, </w:t>
      </w:r>
      <w:proofErr w:type="spellStart"/>
      <w:r>
        <w:t>Geophys</w:t>
      </w:r>
      <w:proofErr w:type="spellEnd"/>
      <w:r>
        <w:t>. Res. Lett., 37, https://doi.org/10.1029/2010GL042737, 2010.</w:t>
      </w:r>
    </w:p>
    <w:p w14:paraId="2B5B7A1A" w14:textId="77777777" w:rsidR="00744F3D" w:rsidRDefault="00744F3D" w:rsidP="00744F3D">
      <w:pPr>
        <w:pStyle w:val="Bibliography"/>
      </w:pPr>
      <w:r>
        <w:t xml:space="preserve">Hodshire, A. L., Campuzano-Jost, P., </w:t>
      </w:r>
      <w:proofErr w:type="spellStart"/>
      <w:r>
        <w:t>Kodros</w:t>
      </w:r>
      <w:proofErr w:type="spellEnd"/>
      <w:r>
        <w:t>, J. K., Croft, B., Nault, B. A., Schroder, J. C., Jimenez, J. L., and Pierce, J. R.: The potential role of methanesulfonic acid (MSA) in aerosol formation and growth and the associated radiative forcings, Atmos. Chem. Phys., 19, 3137–3160, https://doi.org/10.5194/acp-19-3137-2019, 2019.</w:t>
      </w:r>
    </w:p>
    <w:p w14:paraId="6F680931" w14:textId="77777777" w:rsidR="00744F3D" w:rsidRDefault="00744F3D" w:rsidP="00744F3D">
      <w:pPr>
        <w:pStyle w:val="Bibliography"/>
      </w:pPr>
      <w:r>
        <w:t xml:space="preserve">Holland, M. M., Louchart, A., Artigas, L. F., </w:t>
      </w:r>
      <w:proofErr w:type="spellStart"/>
      <w:r>
        <w:t>Ostle</w:t>
      </w:r>
      <w:proofErr w:type="spellEnd"/>
      <w:r>
        <w:t xml:space="preserve">, C., Atkinson, A., </w:t>
      </w:r>
      <w:proofErr w:type="spellStart"/>
      <w:r>
        <w:t>Rombouts</w:t>
      </w:r>
      <w:proofErr w:type="spellEnd"/>
      <w:r>
        <w:t xml:space="preserve">, I., Graves, C. A., Devlin, M., Heyden, B., </w:t>
      </w:r>
      <w:proofErr w:type="spellStart"/>
      <w:r>
        <w:t>Machairopoulou</w:t>
      </w:r>
      <w:proofErr w:type="spellEnd"/>
      <w:r>
        <w:t xml:space="preserve">, M., Bresnan, E., Schilder, J., Jakobsen, H. H., Lloyd-Hartley, H., Tett, P., Best, M., </w:t>
      </w:r>
      <w:proofErr w:type="spellStart"/>
      <w:r>
        <w:t>Goberville</w:t>
      </w:r>
      <w:proofErr w:type="spellEnd"/>
      <w:r>
        <w:t>, E., and McQuatters-Gollop, A.: Major declines in NE Atlantic plankton contrast with more stable populations in the rapidly warming North Sea, Science of The Total Environment, 898, 165505, https://doi.org/10.1016/j.scitotenv.2023.165505, 2023.</w:t>
      </w:r>
    </w:p>
    <w:p w14:paraId="05357D2A" w14:textId="77777777" w:rsidR="00744F3D" w:rsidRDefault="00744F3D" w:rsidP="00744F3D">
      <w:pPr>
        <w:pStyle w:val="Bibliography"/>
      </w:pPr>
      <w:r>
        <w:t xml:space="preserve">Hu, W. W., Campuzano-Jost, P., Palm, B. B., Day, D. A., Ortega, A. M., Hayes, P. L., </w:t>
      </w:r>
      <w:proofErr w:type="spellStart"/>
      <w:r>
        <w:t>Krechmer</w:t>
      </w:r>
      <w:proofErr w:type="spellEnd"/>
      <w:r>
        <w:t xml:space="preserve">, J. E., Chen, Q., Kuwata, M., Liu, Y. J., de Sá, S. S., McKinney, K., Martin, S. T., Hu, M., </w:t>
      </w:r>
      <w:proofErr w:type="spellStart"/>
      <w:r>
        <w:t>Budisulistiorini</w:t>
      </w:r>
      <w:proofErr w:type="spellEnd"/>
      <w:r>
        <w:t xml:space="preserve">, S. H., Riva, M., Surratt, J. D., St. Clair, J. M., Isaacman-Van Wertz, G., Yee, L. D., Goldstein, A. H., Carbone, S., Brito, J., </w:t>
      </w:r>
      <w:proofErr w:type="spellStart"/>
      <w:r>
        <w:t>Artaxo</w:t>
      </w:r>
      <w:proofErr w:type="spellEnd"/>
      <w:r>
        <w:t xml:space="preserve">, P., de Gouw, J. A., Koss, A., </w:t>
      </w:r>
      <w:proofErr w:type="spellStart"/>
      <w:r>
        <w:t>Wisthaler</w:t>
      </w:r>
      <w:proofErr w:type="spellEnd"/>
      <w:r>
        <w:t xml:space="preserve">, A., </w:t>
      </w:r>
      <w:proofErr w:type="spellStart"/>
      <w:r>
        <w:t>Mikoviny</w:t>
      </w:r>
      <w:proofErr w:type="spellEnd"/>
      <w:r>
        <w:t xml:space="preserve">, T., Karl, T., Kaser, L., Jud, W., Hansel, A., Docherty, K. S., Alexander, M. L., Robinson, N. H., Coe, H., Allan, J. D., Canagaratna, M. R., </w:t>
      </w:r>
      <w:proofErr w:type="spellStart"/>
      <w:r>
        <w:t>Paulot</w:t>
      </w:r>
      <w:proofErr w:type="spellEnd"/>
      <w:r>
        <w:t xml:space="preserve">, F., and Jimenez, J. L.: Characterization of a real-time tracer for isoprene </w:t>
      </w:r>
      <w:proofErr w:type="spellStart"/>
      <w:r>
        <w:t>epoxydiols</w:t>
      </w:r>
      <w:proofErr w:type="spellEnd"/>
      <w:r>
        <w:t>-derived secondary organic aerosol (IEPOX-SOA) from aerosol mass spectrometer measurements, Atmos. Chem. Phys., 15, 11807–11833, https://doi.org/10.5194/acp-15-11807-2015, 2015.</w:t>
      </w:r>
    </w:p>
    <w:p w14:paraId="700F5825" w14:textId="77777777" w:rsidR="00744F3D" w:rsidRDefault="00744F3D" w:rsidP="00744F3D">
      <w:pPr>
        <w:pStyle w:val="Bibliography"/>
      </w:pPr>
      <w:r>
        <w:t xml:space="preserve">Huang, S., Wu, Z., Poulain, L., van </w:t>
      </w:r>
      <w:proofErr w:type="spellStart"/>
      <w:r>
        <w:t>Pinxteren</w:t>
      </w:r>
      <w:proofErr w:type="spellEnd"/>
      <w:r>
        <w:t xml:space="preserve">, M., Merkel, M., Assmann, D., Herrmann, H., and </w:t>
      </w:r>
      <w:proofErr w:type="spellStart"/>
      <w:r>
        <w:t>Wiedensohler</w:t>
      </w:r>
      <w:proofErr w:type="spellEnd"/>
      <w:r>
        <w:t>, A.: Source apportionment of the organic aerosol over the Atlantic Ocean from 53° N to 53° S: significant contributions from marine emissions and long-range transport, Atmos. Chem. Phys., 18, 18043–18062, https://doi.org/10.5194/acp-18-18043-2018, 2018.</w:t>
      </w:r>
    </w:p>
    <w:p w14:paraId="17B583DF" w14:textId="77777777" w:rsidR="00744F3D" w:rsidRDefault="00744F3D" w:rsidP="00744F3D">
      <w:pPr>
        <w:pStyle w:val="Bibliography"/>
      </w:pPr>
      <w:r>
        <w:t xml:space="preserve">Huffman, J. A., Jayne, J. T., </w:t>
      </w:r>
      <w:proofErr w:type="spellStart"/>
      <w:r>
        <w:t>Drewnick</w:t>
      </w:r>
      <w:proofErr w:type="spellEnd"/>
      <w:r>
        <w:t xml:space="preserve">, F., Aiken, A. C., Onasch, T., Worsnop, D. R., and Jimenez, J. L.: Design, </w:t>
      </w:r>
      <w:proofErr w:type="spellStart"/>
      <w:r>
        <w:t>Modeling</w:t>
      </w:r>
      <w:proofErr w:type="spellEnd"/>
      <w:r>
        <w:t>, Optimization, and Experimental Tests of a Particle Beam Width Probe for the Aerodyne Aerosol Mass Spectrometer, Aerosol Science and Technology, 39, 1143–1163, https://doi.org/10.1080/02786820500423782, 2005.</w:t>
      </w:r>
    </w:p>
    <w:p w14:paraId="2990C260" w14:textId="77777777" w:rsidR="00744F3D" w:rsidRDefault="00744F3D" w:rsidP="00744F3D">
      <w:pPr>
        <w:pStyle w:val="Bibliography"/>
      </w:pPr>
      <w:r>
        <w:t xml:space="preserve">Jang, J., Park, J., Park, J., Yoon, Y. J., </w:t>
      </w:r>
      <w:proofErr w:type="spellStart"/>
      <w:r>
        <w:t>Dall&amp;</w:t>
      </w:r>
      <w:proofErr w:type="gramStart"/>
      <w:r>
        <w:t>apos;Osto</w:t>
      </w:r>
      <w:proofErr w:type="spellEnd"/>
      <w:proofErr w:type="gramEnd"/>
      <w:r>
        <w:t>, M. s., Park, K.-T., Jang, E., Lee, J., Cho, K. H., and Lee, B. Y.: Ocean-Atmosphere Interactions: Different Organic Components Across Pacific and Southern Oceans, SSRN Journal, https://doi.org/10.2139/ssrn.4290253, 2022.</w:t>
      </w:r>
    </w:p>
    <w:p w14:paraId="317DB7D7" w14:textId="77777777" w:rsidR="00744F3D" w:rsidRDefault="00744F3D" w:rsidP="00744F3D">
      <w:pPr>
        <w:pStyle w:val="Bibliography"/>
      </w:pPr>
      <w:r>
        <w:t xml:space="preserve">Jimenez, J. L., Canagaratna, M. R., Donahue, N. M., Prevot, A. S. H., Zhang, Q., Kroll, J. H., DeCarlo, P. F., Allan, J. D., Coe, H., Ng, N. L., Aiken, A. C., Docherty, K. S., Ulbrich, I. M., Grieshop, A. P., Robinson, A. L., </w:t>
      </w:r>
      <w:proofErr w:type="spellStart"/>
      <w:r>
        <w:t>Duplissy</w:t>
      </w:r>
      <w:proofErr w:type="spellEnd"/>
      <w:r>
        <w:t xml:space="preserve">, J., Smith, J. D., Wilson, K. R., Lanz, V. A., </w:t>
      </w:r>
      <w:proofErr w:type="spellStart"/>
      <w:r>
        <w:t>Hueglin</w:t>
      </w:r>
      <w:proofErr w:type="spellEnd"/>
      <w:r>
        <w:t xml:space="preserve">, C., Sun, Y. L., Tian, J., Laaksonen, A., Raatikainen, T., Rautiainen, J., </w:t>
      </w:r>
      <w:proofErr w:type="spellStart"/>
      <w:r>
        <w:t>Vaattovaara</w:t>
      </w:r>
      <w:proofErr w:type="spellEnd"/>
      <w:r>
        <w:t xml:space="preserve">, P., Ehn, M., Kulmala, M., Tomlinson, J. M., Collins, D. R., </w:t>
      </w:r>
      <w:proofErr w:type="spellStart"/>
      <w:r>
        <w:t>Cubison</w:t>
      </w:r>
      <w:proofErr w:type="spellEnd"/>
      <w:r>
        <w:t xml:space="preserve">, M. J., E., Dunlea, J., Huffman, J. A., Onasch, T. B., </w:t>
      </w:r>
      <w:proofErr w:type="spellStart"/>
      <w:r>
        <w:t>Alfarra</w:t>
      </w:r>
      <w:proofErr w:type="spellEnd"/>
      <w:r>
        <w:t xml:space="preserve">, M. R., Williams, P. I., Bower, K., Kondo, Y., Schneider, J., </w:t>
      </w:r>
      <w:proofErr w:type="spellStart"/>
      <w:r>
        <w:t>Drewnick</w:t>
      </w:r>
      <w:proofErr w:type="spellEnd"/>
      <w:r>
        <w:t xml:space="preserve">, F., Borrmann, S., Weimer, S., Demerjian, K., Salcedo, D., Cottrell, L., Griffin, R., Takami, A., Miyoshi, T., Hatakeyama, S., Shimono, A., Sun, J. Y., Zhang, Y. M., </w:t>
      </w:r>
      <w:proofErr w:type="spellStart"/>
      <w:r>
        <w:t>Dzepina</w:t>
      </w:r>
      <w:proofErr w:type="spellEnd"/>
      <w:r>
        <w:t xml:space="preserve">, K., Kimmel, J. R., Sueper, D., Jayne, J. T., Herndon, S. C., Trimborn, A. M., Williams, L. R., Wood, E. C., Middlebrook, A. M., Kolb, C. E., </w:t>
      </w:r>
      <w:proofErr w:type="spellStart"/>
      <w:r>
        <w:t>Baltensperger</w:t>
      </w:r>
      <w:proofErr w:type="spellEnd"/>
      <w:r>
        <w:t>, U., and Worsnop, D. R.: Evolution of Organic Aerosols in the Atmosphere, Science, 326, 1525–1529, https://doi.org/10.1126/science.1180353, 2009.</w:t>
      </w:r>
    </w:p>
    <w:p w14:paraId="3F027A36" w14:textId="77777777" w:rsidR="00744F3D" w:rsidRDefault="00744F3D" w:rsidP="00744F3D">
      <w:pPr>
        <w:pStyle w:val="Bibliography"/>
      </w:pPr>
      <w:proofErr w:type="spellStart"/>
      <w:r>
        <w:t>Kahnert</w:t>
      </w:r>
      <w:proofErr w:type="spellEnd"/>
      <w:r>
        <w:t xml:space="preserve">, M. and </w:t>
      </w:r>
      <w:proofErr w:type="spellStart"/>
      <w:r>
        <w:t>Kanngießer</w:t>
      </w:r>
      <w:proofErr w:type="spellEnd"/>
      <w:r>
        <w:t xml:space="preserve">, F.: Optical properties of marine aerosol: modelling the transition from dry, irregularly shaped crystals to brine-coated, dissolving salt particles, Journal of Quantitative </w:t>
      </w:r>
      <w:r>
        <w:lastRenderedPageBreak/>
        <w:t>Spectroscopy and Radiative Transfer, 295, 108408, https://doi.org/10.1016/j.jqsrt.2022.108408, 2023.</w:t>
      </w:r>
    </w:p>
    <w:p w14:paraId="5D1751EA" w14:textId="77777777" w:rsidR="00744F3D" w:rsidRDefault="00744F3D" w:rsidP="00744F3D">
      <w:pPr>
        <w:pStyle w:val="Bibliography"/>
      </w:pPr>
      <w:r>
        <w:t xml:space="preserve">Karl, M., Leck, C., Coz, E., and </w:t>
      </w:r>
      <w:proofErr w:type="spellStart"/>
      <w:r>
        <w:t>Heintzenberg</w:t>
      </w:r>
      <w:proofErr w:type="spellEnd"/>
      <w:r>
        <w:t xml:space="preserve">, J.: Marine nanogels as a source of atmospheric nanoparticles in the high Arctic, </w:t>
      </w:r>
      <w:proofErr w:type="spellStart"/>
      <w:r>
        <w:t>Geophys</w:t>
      </w:r>
      <w:proofErr w:type="spellEnd"/>
      <w:r>
        <w:t>. Res. Lett., 40, 3738–3743, https://doi.org/10.1002/grl.50661, 2013.</w:t>
      </w:r>
    </w:p>
    <w:p w14:paraId="62AE7837" w14:textId="77777777" w:rsidR="00744F3D" w:rsidRDefault="00744F3D" w:rsidP="00744F3D">
      <w:pPr>
        <w:pStyle w:val="Bibliography"/>
      </w:pPr>
      <w:r>
        <w:t xml:space="preserve">Kawamura, K. and </w:t>
      </w:r>
      <w:proofErr w:type="spellStart"/>
      <w:r>
        <w:t>Bikkina</w:t>
      </w:r>
      <w:proofErr w:type="spellEnd"/>
      <w:r>
        <w:t>, S.: A review of dicarboxylic acids and related compounds in atmospheric aerosols: Molecular distributions, sources and transformation, Atmospheric Research, 170, 140–160, https://doi.org/10.1016/j.atmosres.2015.11.018, 2016.</w:t>
      </w:r>
    </w:p>
    <w:p w14:paraId="5A46B9A2" w14:textId="77777777" w:rsidR="00744F3D" w:rsidRDefault="00744F3D" w:rsidP="00744F3D">
      <w:pPr>
        <w:pStyle w:val="Bibliography"/>
      </w:pPr>
      <w:r>
        <w:t xml:space="preserve">Kirkby, J., </w:t>
      </w:r>
      <w:proofErr w:type="spellStart"/>
      <w:r>
        <w:t>Duplissy</w:t>
      </w:r>
      <w:proofErr w:type="spellEnd"/>
      <w:r>
        <w:t xml:space="preserve">, J., Sengupta, K., Frege, C., Gordon, H., Williamson, C., </w:t>
      </w:r>
      <w:proofErr w:type="spellStart"/>
      <w:r>
        <w:t>Heinritzi</w:t>
      </w:r>
      <w:proofErr w:type="spellEnd"/>
      <w:r>
        <w:t xml:space="preserve">, M., Simon, M., Yan, C., Almeida, J., </w:t>
      </w:r>
      <w:proofErr w:type="spellStart"/>
      <w:r>
        <w:t>Tröstl</w:t>
      </w:r>
      <w:proofErr w:type="spellEnd"/>
      <w:r>
        <w:t xml:space="preserve">, J., Nieminen, T., Ortega, I. K., Wagner, R., Adamov, A., Amorim, A., Bernhammer, A.-K., Bianchi, F., </w:t>
      </w:r>
      <w:proofErr w:type="spellStart"/>
      <w:r>
        <w:t>Breitenlechner</w:t>
      </w:r>
      <w:proofErr w:type="spellEnd"/>
      <w:r>
        <w:t xml:space="preserve">, M., </w:t>
      </w:r>
      <w:proofErr w:type="spellStart"/>
      <w:r>
        <w:t>Brilke</w:t>
      </w:r>
      <w:proofErr w:type="spellEnd"/>
      <w:r>
        <w:t xml:space="preserve">, S., Chen, X., Craven, J., Dias, A., Ehrhart, S., </w:t>
      </w:r>
      <w:proofErr w:type="spellStart"/>
      <w:r>
        <w:t>Flagan</w:t>
      </w:r>
      <w:proofErr w:type="spellEnd"/>
      <w:r>
        <w:t xml:space="preserve">, R. C., Franchin, A., Fuchs, C., Guida, R., Hakala, J., Hoyle, C. R., Jokinen, T., </w:t>
      </w:r>
      <w:proofErr w:type="spellStart"/>
      <w:r>
        <w:t>Junninen</w:t>
      </w:r>
      <w:proofErr w:type="spellEnd"/>
      <w:r>
        <w:t xml:space="preserve">, H., </w:t>
      </w:r>
      <w:proofErr w:type="spellStart"/>
      <w:r>
        <w:t>Kangasluoma</w:t>
      </w:r>
      <w:proofErr w:type="spellEnd"/>
      <w:r>
        <w:t xml:space="preserve">, J., Kim, J., Krapf, M., </w:t>
      </w:r>
      <w:proofErr w:type="spellStart"/>
      <w:r>
        <w:t>Kürten</w:t>
      </w:r>
      <w:proofErr w:type="spellEnd"/>
      <w:r>
        <w:t xml:space="preserve">, A., Laaksonen, A., </w:t>
      </w:r>
      <w:proofErr w:type="spellStart"/>
      <w:r>
        <w:t>Lehtipalo</w:t>
      </w:r>
      <w:proofErr w:type="spellEnd"/>
      <w:r>
        <w:t xml:space="preserve">, K., Makhmutov, V., Mathot, S., Molteni, U., </w:t>
      </w:r>
      <w:proofErr w:type="spellStart"/>
      <w:r>
        <w:t>Onnela</w:t>
      </w:r>
      <w:proofErr w:type="spellEnd"/>
      <w:r>
        <w:t xml:space="preserve">, A., </w:t>
      </w:r>
      <w:proofErr w:type="spellStart"/>
      <w:r>
        <w:t>Peräkylä</w:t>
      </w:r>
      <w:proofErr w:type="spellEnd"/>
      <w:r>
        <w:t xml:space="preserve">, O., Piel, F., </w:t>
      </w:r>
      <w:proofErr w:type="spellStart"/>
      <w:r>
        <w:t>Petäjä</w:t>
      </w:r>
      <w:proofErr w:type="spellEnd"/>
      <w:r>
        <w:t xml:space="preserve">, T., </w:t>
      </w:r>
      <w:proofErr w:type="spellStart"/>
      <w:r>
        <w:t>Praplan</w:t>
      </w:r>
      <w:proofErr w:type="spellEnd"/>
      <w:r>
        <w:t xml:space="preserve">, A. P., Pringle, K., Rap, A., Richards, N. A. D., </w:t>
      </w:r>
      <w:proofErr w:type="spellStart"/>
      <w:r>
        <w:t>Riipinen</w:t>
      </w:r>
      <w:proofErr w:type="spellEnd"/>
      <w:r>
        <w:t xml:space="preserve">, I., Rissanen, M. P., Rondo, L., </w:t>
      </w:r>
      <w:proofErr w:type="spellStart"/>
      <w:r>
        <w:t>Sarnela</w:t>
      </w:r>
      <w:proofErr w:type="spellEnd"/>
      <w:r>
        <w:t xml:space="preserve">, N., </w:t>
      </w:r>
      <w:proofErr w:type="spellStart"/>
      <w:r>
        <w:t>Schobesberger</w:t>
      </w:r>
      <w:proofErr w:type="spellEnd"/>
      <w:r>
        <w:t xml:space="preserve">, S., Scott, C. E., Seinfeld, J. H., Sipilä, M., Steiner, G., </w:t>
      </w:r>
      <w:proofErr w:type="spellStart"/>
      <w:r>
        <w:t>Stozhkov</w:t>
      </w:r>
      <w:proofErr w:type="spellEnd"/>
      <w:r>
        <w:t xml:space="preserve">, Y., Stratmann, F., Tomé, A., Virtanen, A., Vogel, A. L., Wagner, A. C., Wagner, P. E., Weingartner, E., Wimmer, D., Winkler, P. M., Ye, P., Zhang, X., Hansel, A., Dommen, J., Donahue, N. M., Worsnop, D. R., </w:t>
      </w:r>
      <w:proofErr w:type="spellStart"/>
      <w:r>
        <w:t>Baltensperger</w:t>
      </w:r>
      <w:proofErr w:type="spellEnd"/>
      <w:r>
        <w:t xml:space="preserve">, U., Kulmala, M., </w:t>
      </w:r>
      <w:proofErr w:type="spellStart"/>
      <w:r>
        <w:t>Carslaw</w:t>
      </w:r>
      <w:proofErr w:type="spellEnd"/>
      <w:r>
        <w:t>, K. S., and Curtius, J.: Ion-induced nucleation of pure biogenic particles, Nature, 533, 521–526, https://doi.org/10.1038/nature17953, 2016.</w:t>
      </w:r>
    </w:p>
    <w:p w14:paraId="664C6C04" w14:textId="77777777" w:rsidR="00744F3D" w:rsidRDefault="00744F3D" w:rsidP="00744F3D">
      <w:pPr>
        <w:pStyle w:val="Bibliography"/>
      </w:pPr>
      <w:proofErr w:type="spellStart"/>
      <w:r>
        <w:t>Kołodziejczyk</w:t>
      </w:r>
      <w:proofErr w:type="spellEnd"/>
      <w:r>
        <w:t xml:space="preserve">, A., </w:t>
      </w:r>
      <w:proofErr w:type="spellStart"/>
      <w:r>
        <w:t>Pyrcz</w:t>
      </w:r>
      <w:proofErr w:type="spellEnd"/>
      <w:r>
        <w:t xml:space="preserve">, P., </w:t>
      </w:r>
      <w:proofErr w:type="spellStart"/>
      <w:r>
        <w:t>Pobudkowska</w:t>
      </w:r>
      <w:proofErr w:type="spellEnd"/>
      <w:r>
        <w:t xml:space="preserve">, A., </w:t>
      </w:r>
      <w:proofErr w:type="spellStart"/>
      <w:r>
        <w:t>Błaziak</w:t>
      </w:r>
      <w:proofErr w:type="spellEnd"/>
      <w:r>
        <w:t xml:space="preserve">, K., and Szmigielski, R.: Physicochemical Properties of </w:t>
      </w:r>
      <w:proofErr w:type="spellStart"/>
      <w:r>
        <w:t>Pinic</w:t>
      </w:r>
      <w:proofErr w:type="spellEnd"/>
      <w:r>
        <w:t xml:space="preserve">, Pinonic, </w:t>
      </w:r>
      <w:proofErr w:type="spellStart"/>
      <w:r>
        <w:t>Norpinic</w:t>
      </w:r>
      <w:proofErr w:type="spellEnd"/>
      <w:r>
        <w:t xml:space="preserve">, and </w:t>
      </w:r>
      <w:proofErr w:type="spellStart"/>
      <w:r>
        <w:t>Norpinonic</w:t>
      </w:r>
      <w:proofErr w:type="spellEnd"/>
      <w:r>
        <w:t xml:space="preserve"> Acids as Relevant α-Pinene Oxidation Products, J. Phys. Chem. B, 123, 8261–8267, https://doi.org/10.1021/acs.jpcb.9b05211, 2019.</w:t>
      </w:r>
    </w:p>
    <w:p w14:paraId="1CD8D270" w14:textId="77777777" w:rsidR="00744F3D" w:rsidRDefault="00744F3D" w:rsidP="00744F3D">
      <w:pPr>
        <w:pStyle w:val="Bibliography"/>
      </w:pPr>
      <w:proofErr w:type="spellStart"/>
      <w:r>
        <w:t>Koteska</w:t>
      </w:r>
      <w:proofErr w:type="spellEnd"/>
      <w:r>
        <w:t>, D., Sanchez Garcia, S., Wagner-</w:t>
      </w:r>
      <w:proofErr w:type="spellStart"/>
      <w:r>
        <w:t>Döbler</w:t>
      </w:r>
      <w:proofErr w:type="spellEnd"/>
      <w:r>
        <w:t xml:space="preserve">, I., and Schulz, S.: Identification of Volatiles of the Dinoflagellate </w:t>
      </w:r>
      <w:proofErr w:type="spellStart"/>
      <w:r>
        <w:t>Prorocentrum</w:t>
      </w:r>
      <w:proofErr w:type="spellEnd"/>
      <w:r>
        <w:t xml:space="preserve"> </w:t>
      </w:r>
      <w:proofErr w:type="spellStart"/>
      <w:r>
        <w:t>cordatum</w:t>
      </w:r>
      <w:proofErr w:type="spellEnd"/>
      <w:r>
        <w:t>, Marine Drugs, 20, 371, https://doi.org/10.3390/md20060371, 2022.</w:t>
      </w:r>
    </w:p>
    <w:p w14:paraId="450DC544" w14:textId="77777777" w:rsidR="00744F3D" w:rsidRDefault="00744F3D" w:rsidP="00744F3D">
      <w:pPr>
        <w:pStyle w:val="Bibliography"/>
      </w:pPr>
      <w:r>
        <w:t xml:space="preserve">Kroll, J. A., Frandsen, B. N., </w:t>
      </w:r>
      <w:proofErr w:type="spellStart"/>
      <w:r>
        <w:t>Kjaergaard</w:t>
      </w:r>
      <w:proofErr w:type="spellEnd"/>
      <w:r>
        <w:t xml:space="preserve">, H. G., and Vaida, V.: Atmospheric Hydroxyl Radical Source: Reaction of Triplet SO </w:t>
      </w:r>
      <w:r>
        <w:rPr>
          <w:vertAlign w:val="subscript"/>
        </w:rPr>
        <w:t>2</w:t>
      </w:r>
      <w:r>
        <w:t xml:space="preserve"> and Water, J. Phys. Chem. A, 122, 4465–4469, https://doi.org/10.1021/acs.jpca.8b03524, 2018.</w:t>
      </w:r>
    </w:p>
    <w:p w14:paraId="3C558C7B" w14:textId="77777777" w:rsidR="00744F3D" w:rsidRDefault="00744F3D" w:rsidP="00744F3D">
      <w:pPr>
        <w:pStyle w:val="Bibliography"/>
      </w:pPr>
      <w:r>
        <w:t xml:space="preserve">Landwehr, S., Volpi, M., Haumann, F. A., Robinson, C. M., </w:t>
      </w:r>
      <w:proofErr w:type="spellStart"/>
      <w:r>
        <w:t>Thurnherr</w:t>
      </w:r>
      <w:proofErr w:type="spellEnd"/>
      <w:r>
        <w:t xml:space="preserve">, I., Ferracci, V., Baccarini, A., Thomas, J., </w:t>
      </w:r>
      <w:proofErr w:type="spellStart"/>
      <w:r>
        <w:t>Gorodetskaya</w:t>
      </w:r>
      <w:proofErr w:type="spellEnd"/>
      <w:r>
        <w:t xml:space="preserve">, I., </w:t>
      </w:r>
      <w:proofErr w:type="spellStart"/>
      <w:r>
        <w:t>Tatzelt</w:t>
      </w:r>
      <w:proofErr w:type="spellEnd"/>
      <w:r>
        <w:t xml:space="preserve">, C., Henning, S., Modini, R. L., Forrer, H. J., Lin, Y., Cassar, N., Simó, R., Hassler, C., </w:t>
      </w:r>
      <w:proofErr w:type="spellStart"/>
      <w:r>
        <w:t>Moallemi</w:t>
      </w:r>
      <w:proofErr w:type="spellEnd"/>
      <w:r>
        <w:t xml:space="preserve">, A., Fawcett, S. E., Harris, N., Airs, R., </w:t>
      </w:r>
      <w:proofErr w:type="spellStart"/>
      <w:r>
        <w:t>Derkani</w:t>
      </w:r>
      <w:proofErr w:type="spellEnd"/>
      <w:r>
        <w:t xml:space="preserve">, M. H., </w:t>
      </w:r>
      <w:proofErr w:type="spellStart"/>
      <w:r>
        <w:t>Alberello</w:t>
      </w:r>
      <w:proofErr w:type="spellEnd"/>
      <w:r>
        <w:t xml:space="preserve">, A., Toffoli, A., Chen, G., Rodríguez-Ros, P., </w:t>
      </w:r>
      <w:proofErr w:type="spellStart"/>
      <w:r>
        <w:t>Zamanillo</w:t>
      </w:r>
      <w:proofErr w:type="spellEnd"/>
      <w:r>
        <w:t>, M., Cortés-</w:t>
      </w:r>
      <w:proofErr w:type="spellStart"/>
      <w:r>
        <w:t>Greus</w:t>
      </w:r>
      <w:proofErr w:type="spellEnd"/>
      <w:r>
        <w:t xml:space="preserve">, P., Xue, L., Bolas, C. G., Leonard, K. C., Perez-Cruz, F., Walton, D., and Schmale, J.: Exploring the coupled ocean and atmosphere system with a data science approach applied to observations from the Antarctic Circumnavigation Expedition, Earth Syst. </w:t>
      </w:r>
      <w:proofErr w:type="spellStart"/>
      <w:r>
        <w:t>Dynam</w:t>
      </w:r>
      <w:proofErr w:type="spellEnd"/>
      <w:r>
        <w:t>., 12, 1295–1369, https://doi.org/10.5194/esd-12-1295-2021, 2021.</w:t>
      </w:r>
    </w:p>
    <w:p w14:paraId="38FB2F2A" w14:textId="77777777" w:rsidR="00744F3D" w:rsidRDefault="00744F3D" w:rsidP="00744F3D">
      <w:pPr>
        <w:pStyle w:val="Bibliography"/>
      </w:pPr>
      <w:r>
        <w:t xml:space="preserve">Laskin, A., Laskin, J., and </w:t>
      </w:r>
      <w:proofErr w:type="spellStart"/>
      <w:r>
        <w:t>Nizkorodov</w:t>
      </w:r>
      <w:proofErr w:type="spellEnd"/>
      <w:r>
        <w:t>, S. A.: Mass spectrometric approaches for chemical characterisation of atmospheric aerosols: critical review of the most recent advances, Environ. Chem., 9, 163, https://doi.org/10.1071/EN12052, 2012.</w:t>
      </w:r>
    </w:p>
    <w:p w14:paraId="174D27FD" w14:textId="77777777" w:rsidR="00744F3D" w:rsidRDefault="00744F3D" w:rsidP="00744F3D">
      <w:pPr>
        <w:pStyle w:val="Bibliography"/>
      </w:pPr>
      <w:r>
        <w:t xml:space="preserve">Lawler, M. J., Schill, G. P., Brock, C. A., Froyd, K. D., Williamson, C., </w:t>
      </w:r>
      <w:proofErr w:type="spellStart"/>
      <w:r>
        <w:t>Kupc</w:t>
      </w:r>
      <w:proofErr w:type="spellEnd"/>
      <w:r>
        <w:t>, A., and Murphy, D. M.: Sea Spray Aerosol Over the Remote Oceans Has Low Organic Content, AGU Advances, 5, e2024AV001215, https://doi.org/10.1029/2024AV001215, 2024.</w:t>
      </w:r>
    </w:p>
    <w:p w14:paraId="0603E490" w14:textId="77777777" w:rsidR="00744F3D" w:rsidRDefault="00744F3D" w:rsidP="00744F3D">
      <w:pPr>
        <w:pStyle w:val="Bibliography"/>
      </w:pPr>
      <w:r>
        <w:lastRenderedPageBreak/>
        <w:t xml:space="preserve">Lee, H. D., Morris, H. S., </w:t>
      </w:r>
      <w:proofErr w:type="spellStart"/>
      <w:r>
        <w:t>Laskina</w:t>
      </w:r>
      <w:proofErr w:type="spellEnd"/>
      <w:r>
        <w:t xml:space="preserve">, O., Sultana, C. M., Lee, C., Jayarathne, T., Cox, J. L., Wang, X., Hasenecz, E. S., DeMott, P. J., Bertram, T. H., Cappa, C. D., Stone, E. A., Prather, K. A., </w:t>
      </w:r>
      <w:proofErr w:type="spellStart"/>
      <w:r>
        <w:t>Grassian</w:t>
      </w:r>
      <w:proofErr w:type="spellEnd"/>
      <w:r>
        <w:t xml:space="preserve">, V. H., and </w:t>
      </w:r>
      <w:proofErr w:type="spellStart"/>
      <w:r>
        <w:t>Tivanski</w:t>
      </w:r>
      <w:proofErr w:type="spellEnd"/>
      <w:r>
        <w:t>, A. V.: Organic Enrichment, Physical Phase State, and Surface Tension Depression of Nascent Core–Shell Sea Spray Aerosols during Two Phytoplankton Blooms, ACS Earth Space Chem., 4, 650–660, https://doi.org/10.1021/acsearthspacechem.0c00032, 2020.</w:t>
      </w:r>
    </w:p>
    <w:p w14:paraId="5E641F02" w14:textId="77777777" w:rsidR="00744F3D" w:rsidRDefault="00744F3D" w:rsidP="00744F3D">
      <w:pPr>
        <w:pStyle w:val="Bibliography"/>
      </w:pPr>
      <w:proofErr w:type="spellStart"/>
      <w:r>
        <w:t>Lehahn</w:t>
      </w:r>
      <w:proofErr w:type="spellEnd"/>
      <w:r>
        <w:t xml:space="preserve">, Y., Koren, I., Schatz, D., Frada, M., </w:t>
      </w:r>
      <w:proofErr w:type="spellStart"/>
      <w:r>
        <w:t>Sheyn</w:t>
      </w:r>
      <w:proofErr w:type="spellEnd"/>
      <w:r>
        <w:t xml:space="preserve">, U., Boss, E., Efrati, S., Rudich, Y., </w:t>
      </w:r>
      <w:proofErr w:type="spellStart"/>
      <w:r>
        <w:t>Trainic</w:t>
      </w:r>
      <w:proofErr w:type="spellEnd"/>
      <w:r>
        <w:t>,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4206807E" w14:textId="77777777" w:rsidR="00744F3D" w:rsidRDefault="00744F3D" w:rsidP="00744F3D">
      <w:pPr>
        <w:pStyle w:val="Bibliography"/>
      </w:pPr>
      <w:r>
        <w:t xml:space="preserve">Lewis, S. L., Saliba, G., Russell, L. M., Quinn, P. K., Bates, T. S., and </w:t>
      </w:r>
      <w:proofErr w:type="spellStart"/>
      <w:r>
        <w:t>Behrenfeld</w:t>
      </w:r>
      <w:proofErr w:type="spellEnd"/>
      <w:r>
        <w:t>, M. J.: Seasonal Differences in Submicron Marine Aerosol Particle Organic Composition in the North Atlantic, Front. Mar. Sci., 8, 720208, https://doi.org/10.3389/fmars.2021.720208, 2021.</w:t>
      </w:r>
    </w:p>
    <w:p w14:paraId="0E7C49C7" w14:textId="77777777" w:rsidR="00744F3D" w:rsidRDefault="00744F3D" w:rsidP="00744F3D">
      <w:pPr>
        <w:pStyle w:val="Bibliography"/>
      </w:pPr>
      <w:r>
        <w:t xml:space="preserve">Li, Y., Bai, B., Dykema, J., Shin, N., Lambe, A. T., Chen, Q., Kuwata, M., Ng, N. L., </w:t>
      </w:r>
      <w:proofErr w:type="spellStart"/>
      <w:r>
        <w:t>Keutsch</w:t>
      </w:r>
      <w:proofErr w:type="spellEnd"/>
      <w:r>
        <w:t xml:space="preserve">, F. N., and Liu, P.: Predicting Real Refractive Index of Organic Aerosols </w:t>
      </w:r>
      <w:proofErr w:type="gramStart"/>
      <w:r>
        <w:t>From</w:t>
      </w:r>
      <w:proofErr w:type="gramEnd"/>
      <w:r>
        <w:t xml:space="preserve"> Elemental Composition, Geophysical Research Letters, 50, e2023GL103446, https://doi.org/10.1029/2023GL103446, 2023.</w:t>
      </w:r>
    </w:p>
    <w:p w14:paraId="51270F44" w14:textId="77777777" w:rsidR="00744F3D" w:rsidRDefault="00744F3D" w:rsidP="00744F3D">
      <w:pPr>
        <w:pStyle w:val="Bibliography"/>
      </w:pPr>
      <w:r>
        <w:t xml:space="preserve">Lin, C., </w:t>
      </w:r>
      <w:proofErr w:type="spellStart"/>
      <w:r>
        <w:t>Ceburnis</w:t>
      </w:r>
      <w:proofErr w:type="spellEnd"/>
      <w:r>
        <w:t xml:space="preserve">, D., Hellebust, S., Buckley, P., Wenger, J., </w:t>
      </w:r>
      <w:proofErr w:type="spellStart"/>
      <w:r>
        <w:t>Canonaco</w:t>
      </w:r>
      <w:proofErr w:type="spellEnd"/>
      <w:r>
        <w:t xml:space="preserve">, F., </w:t>
      </w:r>
      <w:proofErr w:type="spellStart"/>
      <w:r>
        <w:t>Prévôt</w:t>
      </w:r>
      <w:proofErr w:type="spellEnd"/>
      <w:r>
        <w:t>, A. S. H., Huang, R.-J., O’Dowd, C., and Ovadnevaite, J.: Characterization of Primary Organic Aerosol from Domestic Wood, Peat, and Coal Burning in Ireland, Environ. Sci. Technol., 51, 10624–10632, https://doi.org/10.1021/acs.est.7b01926, 2017.</w:t>
      </w:r>
    </w:p>
    <w:p w14:paraId="6281717A" w14:textId="77777777" w:rsidR="00744F3D" w:rsidRDefault="00744F3D" w:rsidP="00744F3D">
      <w:pPr>
        <w:pStyle w:val="Bibliography"/>
      </w:pPr>
      <w:r>
        <w:t xml:space="preserve">Lin, C., </w:t>
      </w:r>
      <w:proofErr w:type="spellStart"/>
      <w:r>
        <w:t>Ceburnis</w:t>
      </w:r>
      <w:proofErr w:type="spellEnd"/>
      <w:r>
        <w:t>,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1AEB43FE" w14:textId="77777777" w:rsidR="00744F3D" w:rsidRDefault="00744F3D" w:rsidP="00744F3D">
      <w:pPr>
        <w:pStyle w:val="Bibliography"/>
      </w:pPr>
      <w:r>
        <w:t xml:space="preserve">Liu, Y., Ma, C., and Sun, J.: Integrated FT-ICR MS and metabolome reveals diatom-derived organic matter by bacterial transformation under warming and acidification, </w:t>
      </w:r>
      <w:proofErr w:type="spellStart"/>
      <w:r>
        <w:t>iScience</w:t>
      </w:r>
      <w:proofErr w:type="spellEnd"/>
      <w:r>
        <w:t>, 26, 106812, https://doi.org/10.1016/j.isci.2023.106812, 2023.</w:t>
      </w:r>
    </w:p>
    <w:p w14:paraId="4E9C259D" w14:textId="77777777" w:rsidR="00744F3D" w:rsidRDefault="00744F3D" w:rsidP="00744F3D">
      <w:pPr>
        <w:pStyle w:val="Bibliography"/>
      </w:pPr>
      <w:r>
        <w:t>Loh, A., Kim, D., An, J. G., Choi, N., and Yim, U. H.: Chemical characterization of sub-micron aerosols over the East Sea (Sea of Japan), Science of The Total Environment, 856, 159173, https://doi.org/10.1016/j.scitotenv.2022.159173, 2023.</w:t>
      </w:r>
    </w:p>
    <w:p w14:paraId="575BD6AB" w14:textId="77777777" w:rsidR="00744F3D" w:rsidRDefault="00744F3D" w:rsidP="00744F3D">
      <w:pPr>
        <w:pStyle w:val="Bibliography"/>
      </w:pPr>
      <w:r>
        <w:t>Loh, A., Kim, D., An, J. G., Choi, N., and Yim, U. H.: Characteristics of sub-micron aerosols in the Yellow Sea and its environmental implications, Marine Pollution Bulletin, 204, 116556, https://doi.org/10.1016/j.marpolbul.2024.116556, 2024.</w:t>
      </w:r>
    </w:p>
    <w:p w14:paraId="794747C4" w14:textId="77777777" w:rsidR="00744F3D" w:rsidRDefault="00744F3D" w:rsidP="00744F3D">
      <w:pPr>
        <w:pStyle w:val="Bibliography"/>
      </w:pPr>
      <w:r>
        <w:t xml:space="preserve">Mallet, M. D., D’Anna, B., </w:t>
      </w:r>
      <w:proofErr w:type="spellStart"/>
      <w:r>
        <w:t>Même</w:t>
      </w:r>
      <w:proofErr w:type="spellEnd"/>
      <w:r>
        <w:t xml:space="preserve">, A., Bove, M. C., Cassola, F., Pace, G., </w:t>
      </w:r>
      <w:proofErr w:type="spellStart"/>
      <w:r>
        <w:t>Desboeufs</w:t>
      </w:r>
      <w:proofErr w:type="spellEnd"/>
      <w:r>
        <w:t xml:space="preserve">, K., Di Biagio, C., </w:t>
      </w:r>
      <w:proofErr w:type="spellStart"/>
      <w:r>
        <w:t>Doussin</w:t>
      </w:r>
      <w:proofErr w:type="spellEnd"/>
      <w:r>
        <w:t xml:space="preserve">, J.-F., Maille, M., </w:t>
      </w:r>
      <w:proofErr w:type="spellStart"/>
      <w:r>
        <w:t>Massabò</w:t>
      </w:r>
      <w:proofErr w:type="spellEnd"/>
      <w:r>
        <w:t xml:space="preserve">, D., </w:t>
      </w:r>
      <w:proofErr w:type="spellStart"/>
      <w:r>
        <w:t>Sciare</w:t>
      </w:r>
      <w:proofErr w:type="spellEnd"/>
      <w:r>
        <w:t xml:space="preserve">, J., Zapf, P., Di Sarra, A. G., and </w:t>
      </w:r>
      <w:proofErr w:type="spellStart"/>
      <w:r>
        <w:t>Formenti</w:t>
      </w:r>
      <w:proofErr w:type="spellEnd"/>
      <w:r>
        <w:t>, P.: Summertime surface PM&amp;lt;sub&amp;gt;1&amp;lt;/</w:t>
      </w:r>
      <w:proofErr w:type="spellStart"/>
      <w:r>
        <w:t>sub&amp;gt</w:t>
      </w:r>
      <w:proofErr w:type="spellEnd"/>
      <w:r>
        <w:t>; aerosol composition and size by source region at the Lampedusa island in the central Mediterranean Sea, Atmos. Chem. Phys., 19, 11123–11142, https://doi.org/10.5194/acp-19-11123-2019, 2019.</w:t>
      </w:r>
    </w:p>
    <w:p w14:paraId="3E992EC0" w14:textId="77777777" w:rsidR="00744F3D" w:rsidRDefault="00744F3D" w:rsidP="00744F3D">
      <w:pPr>
        <w:pStyle w:val="Bibliography"/>
      </w:pPr>
      <w:r>
        <w:t>Malloy, Q. G. J., Li Qi, Warren, B., Cocker Iii, D. R., Erupe, M. E., and Silva, P. J.: Secondary organic aerosol formation from primary aliphatic amines with NO&amp;</w:t>
      </w:r>
      <w:proofErr w:type="gramStart"/>
      <w:r>
        <w:t>lt;sub</w:t>
      </w:r>
      <w:proofErr w:type="gramEnd"/>
      <w:r>
        <w:t>&amp;gt;3&amp;lt;/</w:t>
      </w:r>
      <w:proofErr w:type="spellStart"/>
      <w:r>
        <w:t>sub&amp;gt</w:t>
      </w:r>
      <w:proofErr w:type="spellEnd"/>
      <w:r>
        <w:t>; radical, Atmos. Chem. Phys., 9, 2051–2060, https://doi.org/10.5194/acp-9-2051-2009, 2009.</w:t>
      </w:r>
    </w:p>
    <w:p w14:paraId="15A36208" w14:textId="77777777" w:rsidR="00744F3D" w:rsidRDefault="00744F3D" w:rsidP="00744F3D">
      <w:pPr>
        <w:pStyle w:val="Bibliography"/>
      </w:pPr>
      <w:r>
        <w:lastRenderedPageBreak/>
        <w:t xml:space="preserve">Mansour, K., </w:t>
      </w:r>
      <w:proofErr w:type="spellStart"/>
      <w:r>
        <w:t>Decesari</w:t>
      </w:r>
      <w:proofErr w:type="spellEnd"/>
      <w:r>
        <w:t xml:space="preserve">, S., Facchini, M. C., </w:t>
      </w:r>
      <w:proofErr w:type="spellStart"/>
      <w:r>
        <w:t>Belosi</w:t>
      </w:r>
      <w:proofErr w:type="spellEnd"/>
      <w:r>
        <w:t xml:space="preserve">, F., Paglione, M., Sandrini, S., </w:t>
      </w:r>
      <w:proofErr w:type="spellStart"/>
      <w:r>
        <w:t>Bellacicco</w:t>
      </w:r>
      <w:proofErr w:type="spellEnd"/>
      <w:r>
        <w:t xml:space="preserve">, M., Marullo, S., Santoleri, R., Ovadnevaite, J., </w:t>
      </w:r>
      <w:proofErr w:type="spellStart"/>
      <w:r>
        <w:t>Ceburnis</w:t>
      </w:r>
      <w:proofErr w:type="spellEnd"/>
      <w:r>
        <w:t xml:space="preserve">, D., O’Dowd, C., Roberts, G., Sanchez, K., and Rinaldi, M.: Linking Marine Biological Activity to Aerosol Chemical Composition and Cloud‐Relevant Properties Over the North Atlantic Ocean, J. </w:t>
      </w:r>
      <w:proofErr w:type="spellStart"/>
      <w:r>
        <w:t>Geophys</w:t>
      </w:r>
      <w:proofErr w:type="spellEnd"/>
      <w:r>
        <w:t>. Res. Atmos., 125, https://doi.org/10.1029/2019JD032246, 2020.</w:t>
      </w:r>
    </w:p>
    <w:p w14:paraId="37F47E0F" w14:textId="77777777" w:rsidR="00744F3D" w:rsidRDefault="00744F3D" w:rsidP="00744F3D">
      <w:pPr>
        <w:pStyle w:val="Bibliography"/>
      </w:pPr>
      <w:r>
        <w:t xml:space="preserve">Mansour, K., </w:t>
      </w:r>
      <w:proofErr w:type="spellStart"/>
      <w:r>
        <w:t>Decesari</w:t>
      </w:r>
      <w:proofErr w:type="spellEnd"/>
      <w:r>
        <w:t xml:space="preserve">, S., </w:t>
      </w:r>
      <w:proofErr w:type="spellStart"/>
      <w:r>
        <w:t>Ceburnis</w:t>
      </w:r>
      <w:proofErr w:type="spellEnd"/>
      <w:r>
        <w:t>, D., Ovadnevaite, J., and Rinaldi, M.: Machine learning for prediction of daily sea surface dimethylsulfide concentration and emission flux over the North Atlantic Ocean (1998–2021), Science of The Total Environment, 871, 162123, https://doi.org/10.1016/j.scitotenv.2023.162123, 2023.</w:t>
      </w:r>
    </w:p>
    <w:p w14:paraId="3994E549" w14:textId="77777777" w:rsidR="00744F3D" w:rsidRDefault="00744F3D" w:rsidP="00744F3D">
      <w:pPr>
        <w:pStyle w:val="Bibliography"/>
      </w:pPr>
      <w:r>
        <w:t xml:space="preserve">Mansour, K., </w:t>
      </w:r>
      <w:proofErr w:type="spellStart"/>
      <w:r>
        <w:t>Decesari</w:t>
      </w:r>
      <w:proofErr w:type="spellEnd"/>
      <w:r>
        <w:t xml:space="preserve">, S., </w:t>
      </w:r>
      <w:proofErr w:type="spellStart"/>
      <w:r>
        <w:t>Ceburnis</w:t>
      </w:r>
      <w:proofErr w:type="spellEnd"/>
      <w:r>
        <w:t>, D., Ovadnevaite, J., Russell, L. M., Paglione, M., Poulain, L., Huang, S., O’Dowd, C., and Rinaldi, M.: IPB-MSA&amp;SO</w:t>
      </w:r>
      <w:r>
        <w:rPr>
          <w:vertAlign w:val="subscript"/>
        </w:rPr>
        <w:t>4</w:t>
      </w:r>
      <w:r>
        <w:t xml:space="preserve"> : a daily 0.25° resolution dataset of in situ-produced biogenic methanesulfonic acid and </w:t>
      </w:r>
      <w:proofErr w:type="spellStart"/>
      <w:r>
        <w:t>sulfate</w:t>
      </w:r>
      <w:proofErr w:type="spellEnd"/>
      <w:r>
        <w:t xml:space="preserve"> over the North Atlantic during 1998–2022 based on machine learning, Earth Syst. Sci. Data, 16, 2717–2740, https://doi.org/10.5194/essd-16-2717-2024, 2024.</w:t>
      </w:r>
    </w:p>
    <w:p w14:paraId="202CE136" w14:textId="77777777" w:rsidR="00744F3D" w:rsidRDefault="00744F3D" w:rsidP="00744F3D">
      <w:pPr>
        <w:pStyle w:val="Bibliography"/>
      </w:pPr>
      <w:r>
        <w:t xml:space="preserve">Marais, E. A., Jacob, D. J., Jimenez, J. L., Campuzano-Jost, P., Day, D. A., Hu, W., </w:t>
      </w:r>
      <w:proofErr w:type="spellStart"/>
      <w:r>
        <w:t>Krechmer</w:t>
      </w:r>
      <w:proofErr w:type="spellEnd"/>
      <w:r>
        <w:t>,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w:t>
      </w:r>
      <w:proofErr w:type="spellStart"/>
      <w:r>
        <w:t>sub&amp;gt</w:t>
      </w:r>
      <w:proofErr w:type="spellEnd"/>
      <w:r>
        <w:t>; emission controls, Atmos. Chem. Phys., 16, 1603–1618, https://doi.org/10.5194/acp-16-1603-2016, 2016.</w:t>
      </w:r>
    </w:p>
    <w:p w14:paraId="74C8973A" w14:textId="77777777" w:rsidR="00744F3D" w:rsidRDefault="00744F3D" w:rsidP="00744F3D">
      <w:pPr>
        <w:pStyle w:val="Bibliography"/>
      </w:pPr>
      <w:proofErr w:type="spellStart"/>
      <w:r>
        <w:t>Markuszewski</w:t>
      </w:r>
      <w:proofErr w:type="spellEnd"/>
      <w:r>
        <w:t xml:space="preserve">, P., Nilsson, E. D., Zinke, J., Mårtensson, E. M., Salter, M., Makuch, P., Kitowska, M., </w:t>
      </w:r>
      <w:proofErr w:type="spellStart"/>
      <w:r>
        <w:t>Niedźwiecka-Wróbel</w:t>
      </w:r>
      <w:proofErr w:type="spellEnd"/>
      <w:r>
        <w:t xml:space="preserve">, I., Drozdowska, V., Lis, D., </w:t>
      </w:r>
      <w:proofErr w:type="spellStart"/>
      <w:r>
        <w:t>Petelski</w:t>
      </w:r>
      <w:proofErr w:type="spellEnd"/>
      <w:r>
        <w:t xml:space="preserve">, T., Ferrero, L., and </w:t>
      </w:r>
      <w:proofErr w:type="spellStart"/>
      <w:r>
        <w:t>Piskozub</w:t>
      </w:r>
      <w:proofErr w:type="spellEnd"/>
      <w:r>
        <w:t>, J.: Multi-year gradient measurements of sea spray fluxes over the Baltic Sea and the North Atlantic Ocean, https://doi.org/10.5194/egusphere-2024-1254, 3 June 2024.</w:t>
      </w:r>
    </w:p>
    <w:p w14:paraId="4E5E7844" w14:textId="77777777" w:rsidR="00744F3D" w:rsidRDefault="00744F3D" w:rsidP="00744F3D">
      <w:pPr>
        <w:pStyle w:val="Bibliography"/>
      </w:pPr>
      <w:r>
        <w:t>Mayer, K. J., Wang, X., Santander, M. V., Mitts, B. A., Sauer, J. S., Sultana, C. M., Cappa, C. D., and Prather, K. A.: Secondary Marine Aerosol Plays a Dominant Role over Primary Sea Spray Aerosol in Cloud Formation, ACS Cent. Sci., 6, 2259–2266, https://doi.org/10.1021/acscentsci.0c00793, 2020.</w:t>
      </w:r>
    </w:p>
    <w:p w14:paraId="1938ADA2" w14:textId="77777777" w:rsidR="00744F3D" w:rsidRDefault="00744F3D" w:rsidP="00744F3D">
      <w:pPr>
        <w:pStyle w:val="Bibliography"/>
      </w:pPr>
      <w:r>
        <w:t xml:space="preserve">Maykut, N. N., </w:t>
      </w:r>
      <w:proofErr w:type="spellStart"/>
      <w:r>
        <w:t>Lewtas</w:t>
      </w:r>
      <w:proofErr w:type="spellEnd"/>
      <w:r>
        <w:t>, J., Kim, E., and Larson, T. V.: Source Apportionment of PM</w:t>
      </w:r>
      <w:r>
        <w:rPr>
          <w:vertAlign w:val="subscript"/>
        </w:rPr>
        <w:t>2.5</w:t>
      </w:r>
      <w:r>
        <w:t xml:space="preserve"> at an Urban IMPROVE Site in Seattle, Washington, Environ. Sci. Technol., 37, 5135–5142, https://doi.org/10.1021/es030370y, 2003.</w:t>
      </w:r>
    </w:p>
    <w:p w14:paraId="2E69ED07" w14:textId="77777777" w:rsidR="00744F3D" w:rsidRDefault="00744F3D" w:rsidP="00744F3D">
      <w:pPr>
        <w:pStyle w:val="Bibliography"/>
      </w:pPr>
      <w:r>
        <w:t>McNeill, V. F.: Aqueous Organic Chemistry in the Atmosphere: Sources and Chemical Processing of Organic Aerosols, Environ. Sci. Technol., 49, 1237–1244, https://doi.org/10.1021/es5043707, 2015.</w:t>
      </w:r>
    </w:p>
    <w:p w14:paraId="30B702D4" w14:textId="77777777" w:rsidR="00744F3D" w:rsidRDefault="00744F3D" w:rsidP="00744F3D">
      <w:pPr>
        <w:pStyle w:val="Bibliography"/>
      </w:pPr>
      <w:r>
        <w:t xml:space="preserve">Meador, T. B., Goldenstein, N. I., </w:t>
      </w:r>
      <w:proofErr w:type="spellStart"/>
      <w:r>
        <w:t>Gogou</w:t>
      </w:r>
      <w:proofErr w:type="spellEnd"/>
      <w:r>
        <w:t xml:space="preserve">, A., Herut, B., Psarra, S., </w:t>
      </w:r>
      <w:proofErr w:type="spellStart"/>
      <w:r>
        <w:t>Tsagaraki</w:t>
      </w:r>
      <w:proofErr w:type="spellEnd"/>
      <w:r>
        <w:t>, T. M., and Hinrichs, K.-U.: Planktonic Lipidome Responses to Aeolian Dust Input in Low-Biomass Oligotrophic Marine Mesocosms, Front. Mar. Sci., 4, 113, https://doi.org/10.3389/fmars.2017.00113, 2017.</w:t>
      </w:r>
    </w:p>
    <w:p w14:paraId="77F45E52" w14:textId="77777777" w:rsidR="00744F3D" w:rsidRDefault="00744F3D" w:rsidP="00744F3D">
      <w:pPr>
        <w:pStyle w:val="Bibliography"/>
      </w:pPr>
      <w: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74D371C9" w14:textId="77777777" w:rsidR="00744F3D" w:rsidRDefault="00744F3D" w:rsidP="00744F3D">
      <w:pPr>
        <w:pStyle w:val="Bibliography"/>
      </w:pPr>
      <w:r>
        <w:t xml:space="preserve">Miyazaki, Y., </w:t>
      </w:r>
      <w:proofErr w:type="spellStart"/>
      <w:r>
        <w:t>Sawano</w:t>
      </w:r>
      <w:proofErr w:type="spellEnd"/>
      <w:r>
        <w:t xml:space="preserve">, M., and Kawamura, K.: Low-molecular-weight </w:t>
      </w:r>
      <w:proofErr w:type="spellStart"/>
      <w:r>
        <w:t>hydroxyacids</w:t>
      </w:r>
      <w:proofErr w:type="spellEnd"/>
      <w:r>
        <w:t xml:space="preserve"> in marine atmospheric aerosol: evidence of a marine microbial origin, </w:t>
      </w:r>
      <w:proofErr w:type="spellStart"/>
      <w:r>
        <w:t>Biogeosciences</w:t>
      </w:r>
      <w:proofErr w:type="spellEnd"/>
      <w:r>
        <w:t>, 11, 4407–4414, https://doi.org/10.5194/bg-11-4407-2014, 2014.</w:t>
      </w:r>
    </w:p>
    <w:p w14:paraId="6EC131EA" w14:textId="77777777" w:rsidR="00744F3D" w:rsidRDefault="00744F3D" w:rsidP="00744F3D">
      <w:pPr>
        <w:pStyle w:val="Bibliography"/>
      </w:pPr>
      <w:r>
        <w:lastRenderedPageBreak/>
        <w:t xml:space="preserve">Mohr, C., DeCarlo, P. F., </w:t>
      </w:r>
      <w:proofErr w:type="spellStart"/>
      <w:r>
        <w:t>Heringa</w:t>
      </w:r>
      <w:proofErr w:type="spellEnd"/>
      <w:r>
        <w:t xml:space="preserve">, M. F., Chirico, R., Slowik, J. G., Richter, R., Reche, C., </w:t>
      </w:r>
      <w:proofErr w:type="spellStart"/>
      <w:r>
        <w:t>Alastuey</w:t>
      </w:r>
      <w:proofErr w:type="spellEnd"/>
      <w:r>
        <w:t xml:space="preserve">, A., Querol, X., Seco, R., </w:t>
      </w:r>
      <w:proofErr w:type="spellStart"/>
      <w:r>
        <w:t>Peñuelas</w:t>
      </w:r>
      <w:proofErr w:type="spellEnd"/>
      <w:r>
        <w:t xml:space="preserve">, J., Jiménez, J. L., Crippa, M., Zimmermann, R., </w:t>
      </w:r>
      <w:proofErr w:type="spellStart"/>
      <w:r>
        <w:t>Baltensperger</w:t>
      </w:r>
      <w:proofErr w:type="spellEnd"/>
      <w:r>
        <w:t xml:space="preserve">, U., and </w:t>
      </w:r>
      <w:proofErr w:type="spellStart"/>
      <w:r>
        <w:t>Prévôt</w:t>
      </w:r>
      <w:proofErr w:type="spellEnd"/>
      <w:r>
        <w:t>, A. S. H.: Identification and quantification of organic aerosol from cooking and other sources in Barcelona using aerosol mass spectrometer data, Atmos. Chem. Phys., 12, 1649–1665, https://doi.org/10.5194/acp-12-1649-2012, 2012.</w:t>
      </w:r>
    </w:p>
    <w:p w14:paraId="04A4CEA1" w14:textId="77777777" w:rsidR="00744F3D" w:rsidRDefault="00744F3D" w:rsidP="00744F3D">
      <w:pPr>
        <w:pStyle w:val="Bibliography"/>
      </w:pPr>
      <w:r>
        <w:t xml:space="preserve">Moschos, V., </w:t>
      </w:r>
      <w:proofErr w:type="spellStart"/>
      <w:r>
        <w:t>Dzepina</w:t>
      </w:r>
      <w:proofErr w:type="spellEnd"/>
      <w:r>
        <w:t xml:space="preserve">, K., </w:t>
      </w:r>
      <w:proofErr w:type="spellStart"/>
      <w:r>
        <w:t>Bhattu</w:t>
      </w:r>
      <w:proofErr w:type="spellEnd"/>
      <w:r>
        <w:t xml:space="preserve">, D., </w:t>
      </w:r>
      <w:proofErr w:type="spellStart"/>
      <w:r>
        <w:t>Lamkaddam</w:t>
      </w:r>
      <w:proofErr w:type="spellEnd"/>
      <w:r>
        <w:t xml:space="preserve">, H., </w:t>
      </w:r>
      <w:proofErr w:type="spellStart"/>
      <w:r>
        <w:t>Casotto</w:t>
      </w:r>
      <w:proofErr w:type="spellEnd"/>
      <w:r>
        <w:t xml:space="preserve">, R., </w:t>
      </w:r>
      <w:proofErr w:type="spellStart"/>
      <w:r>
        <w:t>Daellenbach</w:t>
      </w:r>
      <w:proofErr w:type="spellEnd"/>
      <w:r>
        <w:t xml:space="preserve">, K. R., </w:t>
      </w:r>
      <w:proofErr w:type="spellStart"/>
      <w:r>
        <w:t>Canonaco</w:t>
      </w:r>
      <w:proofErr w:type="spellEnd"/>
      <w:r>
        <w:t xml:space="preserve">, F., Rai, P., Aas, W., </w:t>
      </w:r>
      <w:proofErr w:type="spellStart"/>
      <w:r>
        <w:t>Becagli</w:t>
      </w:r>
      <w:proofErr w:type="spellEnd"/>
      <w:r>
        <w:t xml:space="preserve">, S., </w:t>
      </w:r>
      <w:proofErr w:type="spellStart"/>
      <w:r>
        <w:t>Calzolai</w:t>
      </w:r>
      <w:proofErr w:type="spellEnd"/>
      <w:r>
        <w:t xml:space="preserve">, G., Eleftheriadis, K., Moffett, C. E., Schnelle-Kreis, J., Severi, M., Sharma, S., Skov, H., </w:t>
      </w:r>
      <w:proofErr w:type="spellStart"/>
      <w:r>
        <w:t>Vestenius</w:t>
      </w:r>
      <w:proofErr w:type="spellEnd"/>
      <w:r>
        <w:t xml:space="preserve">, M., Zhang, W., Hakola, H., </w:t>
      </w:r>
      <w:proofErr w:type="spellStart"/>
      <w:r>
        <w:t>Hellén</w:t>
      </w:r>
      <w:proofErr w:type="spellEnd"/>
      <w:r>
        <w:t xml:space="preserve">, H., Huang, L., </w:t>
      </w:r>
      <w:proofErr w:type="spellStart"/>
      <w:r>
        <w:t>Jaffrezo</w:t>
      </w:r>
      <w:proofErr w:type="spellEnd"/>
      <w:r>
        <w:t xml:space="preserve">, J.-L., </w:t>
      </w:r>
      <w:proofErr w:type="spellStart"/>
      <w:r>
        <w:t>Massling</w:t>
      </w:r>
      <w:proofErr w:type="spellEnd"/>
      <w:r>
        <w:t xml:space="preserve">, A., Nøjgaard, J. K., </w:t>
      </w:r>
      <w:proofErr w:type="spellStart"/>
      <w:r>
        <w:t>Petäjä</w:t>
      </w:r>
      <w:proofErr w:type="spellEnd"/>
      <w:r>
        <w:t xml:space="preserve">, T., </w:t>
      </w:r>
      <w:proofErr w:type="spellStart"/>
      <w:r>
        <w:t>Popovicheva</w:t>
      </w:r>
      <w:proofErr w:type="spellEnd"/>
      <w:r>
        <w:t xml:space="preserve">, O., Sheesley, R. J., Traversi, R., Yttri, K. E., Schmale, J., </w:t>
      </w:r>
      <w:proofErr w:type="spellStart"/>
      <w:r>
        <w:t>Prévôt</w:t>
      </w:r>
      <w:proofErr w:type="spellEnd"/>
      <w:r>
        <w:t xml:space="preserve">, A. S. H., </w:t>
      </w:r>
      <w:proofErr w:type="spellStart"/>
      <w:r>
        <w:t>Baltensperger</w:t>
      </w:r>
      <w:proofErr w:type="spellEnd"/>
      <w:r>
        <w:t xml:space="preserve">, U., and El Haddad, I.: Equal abundance of summertime natural and wintertime anthropogenic Arctic organic aerosols, Nat. </w:t>
      </w:r>
      <w:proofErr w:type="spellStart"/>
      <w:r>
        <w:t>Geosci</w:t>
      </w:r>
      <w:proofErr w:type="spellEnd"/>
      <w:r>
        <w:t>., https://doi.org/10.1038/s41561-021-00891-1, 2022.</w:t>
      </w:r>
    </w:p>
    <w:p w14:paraId="4197AA44" w14:textId="77777777" w:rsidR="00744F3D" w:rsidRDefault="00744F3D" w:rsidP="00744F3D">
      <w:pPr>
        <w:pStyle w:val="Bibliography"/>
      </w:pPr>
      <w:r>
        <w:t>Mungall, E. L., Wong, J. P. S., and Abbatt, J. P. D.: Heterogeneous Oxidation of Particulate Methanesulfonic Acid by the Hydroxyl Radical: Kinetics and Atmospheric Implications, ACS Earth Space Chem., 2, 48–55, https://doi.org/10.1021/acsearthspacechem.7b00114, 2018.</w:t>
      </w:r>
    </w:p>
    <w:p w14:paraId="726BB9E2" w14:textId="77777777" w:rsidR="00744F3D" w:rsidRDefault="00744F3D" w:rsidP="00744F3D">
      <w:pPr>
        <w:pStyle w:val="Bibliography"/>
      </w:pPr>
      <w:proofErr w:type="spellStart"/>
      <w:r>
        <w:t>Mutshinda</w:t>
      </w:r>
      <w:proofErr w:type="spellEnd"/>
      <w:r>
        <w:t>, C. M., Finkel, Z. V., and Irwin, A. J.: Large shifts in diatom and dinoflagellate biomass in the North Atlantic over six decades, https://doi.org/10.1101/2024.07.02.601152, 4 July 2024.</w:t>
      </w:r>
    </w:p>
    <w:p w14:paraId="29C7025F" w14:textId="77777777" w:rsidR="00744F3D" w:rsidRDefault="00744F3D" w:rsidP="00744F3D">
      <w:pPr>
        <w:pStyle w:val="Bibliography"/>
      </w:pPr>
      <w:r>
        <w:t xml:space="preserve">Narayanaswamy, B. E., Renaud, P. E., </w:t>
      </w:r>
      <w:proofErr w:type="spellStart"/>
      <w:r>
        <w:t>Duineveld</w:t>
      </w:r>
      <w:proofErr w:type="spellEnd"/>
      <w:r>
        <w:t xml:space="preserve">, G. C. A., Berge, J., </w:t>
      </w:r>
      <w:proofErr w:type="spellStart"/>
      <w:r>
        <w:t>Lavaleye</w:t>
      </w:r>
      <w:proofErr w:type="spellEnd"/>
      <w:r>
        <w:t xml:space="preserve">, M. S. S., Reiss, H., and </w:t>
      </w:r>
      <w:proofErr w:type="spellStart"/>
      <w:r>
        <w:t>Brattegard</w:t>
      </w:r>
      <w:proofErr w:type="spellEnd"/>
      <w:r>
        <w:t xml:space="preserve">, T.: Biodiversity Trends along the Western European Margin, </w:t>
      </w:r>
      <w:proofErr w:type="spellStart"/>
      <w:r>
        <w:t>PLoS</w:t>
      </w:r>
      <w:proofErr w:type="spellEnd"/>
      <w:r>
        <w:t xml:space="preserve"> ONE, 5, e14295, https://doi.org/10.1371/journal.pone.0014295, 2010.</w:t>
      </w:r>
    </w:p>
    <w:p w14:paraId="52B2C64F" w14:textId="77777777" w:rsidR="00744F3D" w:rsidRDefault="00744F3D" w:rsidP="00744F3D">
      <w:pPr>
        <w:pStyle w:val="Bibliography"/>
      </w:pPr>
      <w: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2F6EAFB3" w14:textId="77777777" w:rsidR="00744F3D" w:rsidRDefault="00744F3D" w:rsidP="00744F3D">
      <w:pPr>
        <w:pStyle w:val="Bibliography"/>
      </w:pPr>
      <w:r>
        <w:t>Ng, N. L., Canagaratna, M. R., Jimenez, J. L., Chhabra, P. S., Seinfeld, J. H., and Worsnop, D. R.: Changes in organic aerosol composition with aging inferred from aerosol mass spectra, Atmospheric Chemistry and Physics, 11, 6465–6474, https://doi.org/10.5194/acp-11-6465-2011, 2011.</w:t>
      </w:r>
    </w:p>
    <w:p w14:paraId="44572830" w14:textId="77777777" w:rsidR="00744F3D" w:rsidRDefault="00744F3D" w:rsidP="00744F3D">
      <w:pPr>
        <w:pStyle w:val="Bibliography"/>
      </w:pPr>
      <w:r>
        <w:t xml:space="preserve">Nielsen, I. E., Skov, H., </w:t>
      </w:r>
      <w:proofErr w:type="spellStart"/>
      <w:r>
        <w:t>Massling</w:t>
      </w:r>
      <w:proofErr w:type="spellEnd"/>
      <w:r>
        <w:t xml:space="preserve">, A., Eriksson, A. C., </w:t>
      </w:r>
      <w:proofErr w:type="spellStart"/>
      <w:r>
        <w:t>Dall’Osto</w:t>
      </w:r>
      <w:proofErr w:type="spellEnd"/>
      <w:r>
        <w:t xml:space="preserve">, M., </w:t>
      </w:r>
      <w:proofErr w:type="spellStart"/>
      <w:r>
        <w:t>Junninen</w:t>
      </w:r>
      <w:proofErr w:type="spellEnd"/>
      <w:r>
        <w:t xml:space="preserve">, H., </w:t>
      </w:r>
      <w:proofErr w:type="spellStart"/>
      <w:r>
        <w:t>Sarnela</w:t>
      </w:r>
      <w:proofErr w:type="spellEnd"/>
      <w:r>
        <w:t>, N., Lange, R., Collier, S., Zhang, Q., Cappa, C. D., and Nøjgaard, J. K.: Biogenic and anthropogenic sources of aerosols at the High Arctic site Villum Research Station, Atmos. Chem. Phys., 19, 10239–10256, https://doi.org/10.5194/acp-19-10239-2019, 2019.</w:t>
      </w:r>
    </w:p>
    <w:p w14:paraId="5EADA230" w14:textId="77777777" w:rsidR="00744F3D" w:rsidRDefault="00744F3D" w:rsidP="00744F3D">
      <w:pPr>
        <w:pStyle w:val="Bibliography"/>
      </w:pPr>
      <w:r>
        <w:t xml:space="preserve">Nøjgaard, J. K., Peker, L., Pernov, J. B., Johnson, M. S., Bossi, R., </w:t>
      </w:r>
      <w:proofErr w:type="spellStart"/>
      <w:r>
        <w:t>Massling</w:t>
      </w:r>
      <w:proofErr w:type="spellEnd"/>
      <w:r>
        <w:t xml:space="preserve">, A., Lange, R., Nielsen, I. E., Prevot, A. S. H., Eriksson, A. C., </w:t>
      </w:r>
      <w:proofErr w:type="spellStart"/>
      <w:r>
        <w:t>Canonaco</w:t>
      </w:r>
      <w:proofErr w:type="spellEnd"/>
      <w:r>
        <w:t>, F., and Skov, H.: A local marine source of atmospheric particles in the High Arctic, Atmospheric Environment, 285, 119241, https://doi.org/10.1016/j.atmosenv.2022.119241, 2022.</w:t>
      </w:r>
    </w:p>
    <w:p w14:paraId="4633E2BB" w14:textId="77777777" w:rsidR="00744F3D" w:rsidRDefault="00744F3D" w:rsidP="00744F3D">
      <w:pPr>
        <w:pStyle w:val="Bibliography"/>
      </w:pPr>
      <w:proofErr w:type="spellStart"/>
      <w:r>
        <w:t>Nursanto</w:t>
      </w:r>
      <w:proofErr w:type="spellEnd"/>
      <w:r>
        <w:t xml:space="preserve">, F. R., Meinen, R., Holzinger, R., Krol, M. C., Liu, X., Dusek, U., </w:t>
      </w:r>
      <w:proofErr w:type="spellStart"/>
      <w:r>
        <w:t>Henzing</w:t>
      </w:r>
      <w:proofErr w:type="spellEnd"/>
      <w:r>
        <w:t>,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4F8DEADC" w14:textId="77777777" w:rsidR="00744F3D" w:rsidRDefault="00744F3D" w:rsidP="00744F3D">
      <w:pPr>
        <w:pStyle w:val="Bibliography"/>
      </w:pPr>
      <w:r>
        <w:t xml:space="preserve">O’Dowd, C., </w:t>
      </w:r>
      <w:proofErr w:type="spellStart"/>
      <w:r>
        <w:t>Ceburnis</w:t>
      </w:r>
      <w:proofErr w:type="spellEnd"/>
      <w:r>
        <w:t xml:space="preserve">, D., Ovadnevaite, J., Vaishya, A., Rinaldi, M., and Facchini, M. C.: Do anthropogenic, continental or coastal aerosol sources impact on a marine aerosol signature at Mace </w:t>
      </w:r>
      <w:proofErr w:type="gramStart"/>
      <w:r>
        <w:t>Head?,</w:t>
      </w:r>
      <w:proofErr w:type="gramEnd"/>
      <w:r>
        <w:t xml:space="preserve"> Atmos. Chem. Phys., 14, 10687–10704, https://doi.org/10.5194/acp-14-10687-2014, 2014.</w:t>
      </w:r>
    </w:p>
    <w:p w14:paraId="1277EC57" w14:textId="77777777" w:rsidR="00744F3D" w:rsidRDefault="00744F3D" w:rsidP="00744F3D">
      <w:pPr>
        <w:pStyle w:val="Bibliography"/>
      </w:pPr>
      <w:r>
        <w:lastRenderedPageBreak/>
        <w:t xml:space="preserve">O’Dowd, C., </w:t>
      </w:r>
      <w:proofErr w:type="spellStart"/>
      <w:r>
        <w:t>Ceburnis</w:t>
      </w:r>
      <w:proofErr w:type="spellEnd"/>
      <w:r>
        <w:t xml:space="preserve">, D., Ovadnevaite, J., Bialek, J., Stengel, D. B., Zacharias, M., Nitschke, U., Connan, S., Rinaldi, M., Fuzzi, S., </w:t>
      </w:r>
      <w:proofErr w:type="spellStart"/>
      <w:r>
        <w:t>Decesari</w:t>
      </w:r>
      <w:proofErr w:type="spellEnd"/>
      <w:r>
        <w:t xml:space="preserve">, S., Cristina Facchini, M., Marullo, S., Santoleri, R., </w:t>
      </w:r>
      <w:proofErr w:type="spellStart"/>
      <w:r>
        <w:t>Dell’Anno</w:t>
      </w:r>
      <w:proofErr w:type="spellEnd"/>
      <w:r>
        <w:t xml:space="preserve">, A., </w:t>
      </w:r>
      <w:proofErr w:type="spellStart"/>
      <w:r>
        <w:t>Corinaldesi</w:t>
      </w:r>
      <w:proofErr w:type="spellEnd"/>
      <w:r>
        <w:t xml:space="preserve">, C., Tangherlini, M., and </w:t>
      </w:r>
      <w:proofErr w:type="spellStart"/>
      <w:r>
        <w:t>Danovaro</w:t>
      </w:r>
      <w:proofErr w:type="spellEnd"/>
      <w:r>
        <w:t>, R.: Connecting marine productivity to sea-spray via nanoscale biological processes: Phytoplankton Dance or Death Disco?, Sci Rep, 5, 14883, https://doi.org/10.1038/srep14883, 2015.</w:t>
      </w:r>
    </w:p>
    <w:p w14:paraId="1DB28718" w14:textId="77777777" w:rsidR="00744F3D" w:rsidRDefault="00744F3D" w:rsidP="00744F3D">
      <w:pPr>
        <w:pStyle w:val="Bibliography"/>
      </w:pPr>
      <w:r>
        <w:t xml:space="preserve">O’Dowd, C. D., Facchini, M. C., Cavalli, F., </w:t>
      </w:r>
      <w:proofErr w:type="spellStart"/>
      <w:r>
        <w:t>Ceburnis</w:t>
      </w:r>
      <w:proofErr w:type="spellEnd"/>
      <w:r>
        <w:t xml:space="preserve">, D., Mircea, M., </w:t>
      </w:r>
      <w:proofErr w:type="spellStart"/>
      <w:r>
        <w:t>Decesari</w:t>
      </w:r>
      <w:proofErr w:type="spellEnd"/>
      <w:r>
        <w:t xml:space="preserve">, S., Fuzzi, S., Yoon, Y. J., and </w:t>
      </w:r>
      <w:proofErr w:type="spellStart"/>
      <w:r>
        <w:t>Putaud</w:t>
      </w:r>
      <w:proofErr w:type="spellEnd"/>
      <w:r>
        <w:t>, J.-P.: Biogenically driven organic contribution to marine aerosol, Nature, 431, 676–680, https://doi.org/10.1038/nature02959, 2004.</w:t>
      </w:r>
    </w:p>
    <w:p w14:paraId="64F5741D" w14:textId="77777777" w:rsidR="00744F3D" w:rsidRDefault="00744F3D" w:rsidP="00744F3D">
      <w:pPr>
        <w:pStyle w:val="Bibliography"/>
      </w:pPr>
      <w:r>
        <w:t xml:space="preserve">Ovadnevaite, J., O’Dowd, C., </w:t>
      </w:r>
      <w:proofErr w:type="spellStart"/>
      <w:r>
        <w:t>Dall’Osto</w:t>
      </w:r>
      <w:proofErr w:type="spellEnd"/>
      <w:r>
        <w:t xml:space="preserve">, M., </w:t>
      </w:r>
      <w:proofErr w:type="spellStart"/>
      <w:r>
        <w:t>Ceburnis</w:t>
      </w:r>
      <w:proofErr w:type="spellEnd"/>
      <w:r>
        <w:t xml:space="preserve">, D., Worsnop, D. R., and </w:t>
      </w:r>
      <w:proofErr w:type="spellStart"/>
      <w:r>
        <w:t>Berresheim</w:t>
      </w:r>
      <w:proofErr w:type="spellEnd"/>
      <w:r>
        <w:t xml:space="preserve">, H.: Detecting high contributions of primary organic matter to marine aerosol: A case study: PRIMARY ORGANIC MARINE AEROSOL, </w:t>
      </w:r>
      <w:proofErr w:type="spellStart"/>
      <w:r>
        <w:t>Geophys</w:t>
      </w:r>
      <w:proofErr w:type="spellEnd"/>
      <w:r>
        <w:t>. Res. Lett., 38, n/a-n/a, https://doi.org/10.1029/2010GL046083, 2011a.</w:t>
      </w:r>
    </w:p>
    <w:p w14:paraId="377478EB" w14:textId="77777777" w:rsidR="00744F3D" w:rsidRDefault="00744F3D" w:rsidP="00744F3D">
      <w:pPr>
        <w:pStyle w:val="Bibliography"/>
      </w:pPr>
      <w:r>
        <w:t xml:space="preserve">Ovadnevaite, J., </w:t>
      </w:r>
      <w:proofErr w:type="spellStart"/>
      <w:r>
        <w:t>Ceburnis</w:t>
      </w:r>
      <w:proofErr w:type="spellEnd"/>
      <w:r>
        <w:t xml:space="preserve">, D., Martucci, G., Bialek, J., Monahan, C., Rinaldi, M., Facchini, M. C., </w:t>
      </w:r>
      <w:proofErr w:type="spellStart"/>
      <w:r>
        <w:t>Berresheim</w:t>
      </w:r>
      <w:proofErr w:type="spellEnd"/>
      <w:r>
        <w:t xml:space="preserve">, H., Worsnop, D. R., and O’Dowd, C.: Primary marine organic aerosol: A dichotomy of low hygroscopicity and high CCN activity: MARINE AEROSOL-CLOUD INTERACTIONS, </w:t>
      </w:r>
      <w:proofErr w:type="spellStart"/>
      <w:r>
        <w:t>Geophys</w:t>
      </w:r>
      <w:proofErr w:type="spellEnd"/>
      <w:r>
        <w:t>. Res. Lett., 38, n/a-n/a, https://doi.org/10.1029/2011GL048869, 2011b.</w:t>
      </w:r>
    </w:p>
    <w:p w14:paraId="0A4F96EE" w14:textId="77777777" w:rsidR="00744F3D" w:rsidRDefault="00744F3D" w:rsidP="00744F3D">
      <w:pPr>
        <w:pStyle w:val="Bibliography"/>
      </w:pPr>
      <w:r>
        <w:t xml:space="preserve">Ovadnevaite, J., </w:t>
      </w:r>
      <w:proofErr w:type="spellStart"/>
      <w:r>
        <w:t>Ceburnis</w:t>
      </w:r>
      <w:proofErr w:type="spellEnd"/>
      <w:r>
        <w:t xml:space="preserve">, D., Canagaratna, M., </w:t>
      </w:r>
      <w:proofErr w:type="spellStart"/>
      <w:r>
        <w:t>Berresheim</w:t>
      </w:r>
      <w:proofErr w:type="spellEnd"/>
      <w:r>
        <w:t xml:space="preserve">, H., Bialek, J., Martucci, G., Worsnop, D. R., and O’Dowd, C.: On the effect of wind speed on submicron sea salt mass concentrations and source fluxes: EFFECT OF WIND SPEED ON SEA SALT, J. </w:t>
      </w:r>
      <w:proofErr w:type="spellStart"/>
      <w:r>
        <w:t>Geophys</w:t>
      </w:r>
      <w:proofErr w:type="spellEnd"/>
      <w:r>
        <w:t>. Res., 117, n/a-n/a, https://doi.org/10.1029/2011JD017379, 2012.</w:t>
      </w:r>
    </w:p>
    <w:p w14:paraId="2A5DEDD9" w14:textId="77777777" w:rsidR="00744F3D" w:rsidRDefault="00744F3D" w:rsidP="00744F3D">
      <w:pPr>
        <w:pStyle w:val="Bibliography"/>
      </w:pPr>
      <w:r>
        <w:t xml:space="preserve">Ovadnevaite, J., Manders, A., de Leeuw, G., </w:t>
      </w:r>
      <w:proofErr w:type="spellStart"/>
      <w:r>
        <w:t>Ceburnis</w:t>
      </w:r>
      <w:proofErr w:type="spellEnd"/>
      <w:r>
        <w:t>, D., Monahan, C., Partanen, A.-I., Korhonen, H., and O’Dowd, C. D.: A sea spray aerosol flux parameterization encapsulating wave state, Atmos. Chem. Phys., 14, 1837–1852, https://doi.org/10.5194/acp-14-1837-2014, 2014a.</w:t>
      </w:r>
    </w:p>
    <w:p w14:paraId="707A58F3" w14:textId="77777777" w:rsidR="00744F3D" w:rsidRDefault="00744F3D" w:rsidP="00744F3D">
      <w:pPr>
        <w:pStyle w:val="Bibliography"/>
      </w:pPr>
      <w:r>
        <w:t xml:space="preserve">Ovadnevaite, J., </w:t>
      </w:r>
      <w:proofErr w:type="spellStart"/>
      <w:r>
        <w:t>Ceburnis</w:t>
      </w:r>
      <w:proofErr w:type="spellEnd"/>
      <w:r>
        <w:t xml:space="preserve">, D., Leinert, S., </w:t>
      </w:r>
      <w:proofErr w:type="spellStart"/>
      <w:r>
        <w:t>Dall’Osto</w:t>
      </w:r>
      <w:proofErr w:type="spellEnd"/>
      <w:r>
        <w:t xml:space="preserve">, M., Canagaratna, M., O’Doherty, S., </w:t>
      </w:r>
      <w:proofErr w:type="spellStart"/>
      <w:r>
        <w:t>Berresheim</w:t>
      </w:r>
      <w:proofErr w:type="spellEnd"/>
      <w:r>
        <w:t xml:space="preserve">, H., and O’Dowd, C.: Submicron NE Atlantic marine aerosol chemical composition and abundance: Seasonal trends and air mass categorization: Seasonal Trends of Marine Aerosol, J. </w:t>
      </w:r>
      <w:proofErr w:type="spellStart"/>
      <w:r>
        <w:t>Geophys</w:t>
      </w:r>
      <w:proofErr w:type="spellEnd"/>
      <w:r>
        <w:t>. Res. Atmos., 119, 11,850-11,863, https://doi.org/10.1002/2013JD021330, 2014b.</w:t>
      </w:r>
    </w:p>
    <w:p w14:paraId="20B3482F" w14:textId="77777777" w:rsidR="00744F3D" w:rsidRDefault="00744F3D" w:rsidP="00744F3D">
      <w:pPr>
        <w:pStyle w:val="Bibliography"/>
      </w:pPr>
      <w:r>
        <w:t xml:space="preserve">Ovadnevaite, J., </w:t>
      </w:r>
      <w:proofErr w:type="spellStart"/>
      <w:r>
        <w:t>Zuend</w:t>
      </w:r>
      <w:proofErr w:type="spellEnd"/>
      <w:r>
        <w:t xml:space="preserve">, A., Laaksonen, A., Sanchez, K. J., Roberts, G., </w:t>
      </w:r>
      <w:proofErr w:type="spellStart"/>
      <w:r>
        <w:t>Ceburnis</w:t>
      </w:r>
      <w:proofErr w:type="spellEnd"/>
      <w:r>
        <w:t xml:space="preserve">, D., </w:t>
      </w:r>
      <w:proofErr w:type="spellStart"/>
      <w:r>
        <w:t>Decesari</w:t>
      </w:r>
      <w:proofErr w:type="spellEnd"/>
      <w:r>
        <w:t>, S., Rinaldi, M., Hodas, N., Facchini, M. C., Seinfeld, J. H., and O’ Dowd, C.: Surface tension prevails over solute effect in organic-influenced cloud droplet activation, Nature, 546, 637–641, https://doi.org/10.1038/nature22806, 2017.</w:t>
      </w:r>
    </w:p>
    <w:p w14:paraId="18E4E7C0" w14:textId="77777777" w:rsidR="00744F3D" w:rsidRDefault="00744F3D" w:rsidP="00744F3D">
      <w:pPr>
        <w:pStyle w:val="Bibliography"/>
      </w:pPr>
      <w:r>
        <w:t xml:space="preserve">Oziel, L., </w:t>
      </w:r>
      <w:proofErr w:type="spellStart"/>
      <w:r>
        <w:t>Baudena</w:t>
      </w:r>
      <w:proofErr w:type="spellEnd"/>
      <w:r>
        <w:t xml:space="preserve">, A., </w:t>
      </w:r>
      <w:proofErr w:type="spellStart"/>
      <w:r>
        <w:t>Ardyna</w:t>
      </w:r>
      <w:proofErr w:type="spellEnd"/>
      <w:r>
        <w:t xml:space="preserve">, M., Massicotte, P., </w:t>
      </w:r>
      <w:proofErr w:type="spellStart"/>
      <w:r>
        <w:t>Randelhoff</w:t>
      </w:r>
      <w:proofErr w:type="spellEnd"/>
      <w:r>
        <w:t xml:space="preserve">, A., Sallée, J.-B., Ingvaldsen, R. B., </w:t>
      </w:r>
      <w:proofErr w:type="spellStart"/>
      <w:r>
        <w:t>Devred</w:t>
      </w:r>
      <w:proofErr w:type="spellEnd"/>
      <w:r>
        <w:t>, E., and Babin, M.: Faster Atlantic currents drive poleward expansion of temperate phytoplankton in the Arctic Ocean, Nat Commun, 11, 1705, https://doi.org/10.1038/s41467-020-15485-5, 2020.</w:t>
      </w:r>
    </w:p>
    <w:p w14:paraId="209B7ED4" w14:textId="77777777" w:rsidR="00744F3D" w:rsidRDefault="00744F3D" w:rsidP="00744F3D">
      <w:pPr>
        <w:pStyle w:val="Bibliography"/>
      </w:pPr>
      <w:proofErr w:type="spellStart"/>
      <w:r>
        <w:t>Paatero</w:t>
      </w:r>
      <w:proofErr w:type="spellEnd"/>
      <w:r>
        <w:t xml:space="preserve">, P.: The Multilinear Engine—A Table-Driven, Least Squares Program for Solving Multilinear Problems, Including the </w:t>
      </w:r>
      <w:r>
        <w:rPr>
          <w:i/>
          <w:iCs/>
        </w:rPr>
        <w:t>n</w:t>
      </w:r>
      <w:r>
        <w:t xml:space="preserve"> -Way Parallel Factor Analysis Model, Journal of Computational and Graphical Statistics, 8, 854–888, https://doi.org/10.1080/10618600.1999.10474853, 1999.</w:t>
      </w:r>
    </w:p>
    <w:p w14:paraId="085D48D6" w14:textId="77777777" w:rsidR="00744F3D" w:rsidRDefault="00744F3D" w:rsidP="00744F3D">
      <w:pPr>
        <w:pStyle w:val="Bibliography"/>
      </w:pPr>
      <w:proofErr w:type="spellStart"/>
      <w:r>
        <w:t>Paatero</w:t>
      </w:r>
      <w:proofErr w:type="spellEnd"/>
      <w:r>
        <w:t xml:space="preserve">, P. and Tapper, U.: Positive matrix factorization: A non-negative factor model with optimal utilization of error estimates of data values, </w:t>
      </w:r>
      <w:proofErr w:type="spellStart"/>
      <w:r>
        <w:t>Environmetrics</w:t>
      </w:r>
      <w:proofErr w:type="spellEnd"/>
      <w:r>
        <w:t>, 5, 111–126, https://doi.org/10.1002/env.3170050203, 1994.</w:t>
      </w:r>
    </w:p>
    <w:p w14:paraId="7DBFE798" w14:textId="77777777" w:rsidR="00744F3D" w:rsidRDefault="00744F3D" w:rsidP="00744F3D">
      <w:pPr>
        <w:pStyle w:val="Bibliography"/>
      </w:pPr>
      <w:r>
        <w:lastRenderedPageBreak/>
        <w:t xml:space="preserve">Paglione, M., Beddows, D. C. S., Jones, A., Lachlan-Cope, T., Rinaldi, M., </w:t>
      </w:r>
      <w:proofErr w:type="spellStart"/>
      <w:r>
        <w:t>Decesari</w:t>
      </w:r>
      <w:proofErr w:type="spellEnd"/>
      <w:r>
        <w:t xml:space="preserve">, S., </w:t>
      </w:r>
      <w:proofErr w:type="spellStart"/>
      <w:r>
        <w:t>Manarini</w:t>
      </w:r>
      <w:proofErr w:type="spellEnd"/>
      <w:r>
        <w:t xml:space="preserve">, F., Russo, M., Mansour, K., Harrison, R. M., Mazzanti, A., </w:t>
      </w:r>
      <w:proofErr w:type="spellStart"/>
      <w:r>
        <w:t>Tagliavini</w:t>
      </w:r>
      <w:proofErr w:type="spellEnd"/>
      <w:r>
        <w:t xml:space="preserve">, E., and </w:t>
      </w:r>
      <w:proofErr w:type="spellStart"/>
      <w:r>
        <w:t>Dall’Osto</w:t>
      </w:r>
      <w:proofErr w:type="spellEnd"/>
      <w:r>
        <w:t>, M.: Simultaneous organic aerosol source apportionment at two Antarctic sites reveals large-scale and ecoregion-specific components, Atmos. Chem. Phys., 24, 6305–6322, https://doi.org/10.5194/acp-24-6305-2024, 2024.</w:t>
      </w:r>
    </w:p>
    <w:p w14:paraId="4624B8B7" w14:textId="77777777" w:rsidR="00744F3D" w:rsidRDefault="00744F3D" w:rsidP="00744F3D">
      <w:pPr>
        <w:pStyle w:val="Bibliography"/>
      </w:pPr>
      <w:r>
        <w:t xml:space="preserve">Park, J., Jang, J., Yoon, Y. J., Kang, S., Kang, H., Park, K., Cho, K. H., Kim, J.-H., </w:t>
      </w:r>
      <w:proofErr w:type="spellStart"/>
      <w:r>
        <w:t>Dall’Osto</w:t>
      </w:r>
      <w:proofErr w:type="spellEnd"/>
      <w:r>
        <w:t xml:space="preserve">, M., and Lee, B. Y.: </w:t>
      </w:r>
      <w:proofErr w:type="gramStart"/>
      <w:r>
        <w:t>When river</w:t>
      </w:r>
      <w:proofErr w:type="gramEnd"/>
      <w:r>
        <w:t xml:space="preserve"> water meets seawater: Insights into primary marine aerosol production, Science of The Total Environment, 807, 150866, https://doi.org/10.1016/j.scitotenv.2021.150866, 2022.</w:t>
      </w:r>
    </w:p>
    <w:p w14:paraId="09CF201F" w14:textId="77777777" w:rsidR="00744F3D" w:rsidRDefault="00744F3D" w:rsidP="00744F3D">
      <w:pPr>
        <w:pStyle w:val="Bibliography"/>
      </w:pPr>
      <w:r>
        <w:t xml:space="preserve">Peltola, M., Rose, C., Trueblood, J. V., Gray, S., Harvey, M., and </w:t>
      </w:r>
      <w:proofErr w:type="spellStart"/>
      <w:r>
        <w:t>Sellegri</w:t>
      </w:r>
      <w:proofErr w:type="spellEnd"/>
      <w:r>
        <w:t>, K.: Chemical precursors of new particle formation in coastal New Zealand, Aerosols/Field Measurements/Troposphere/Chemistry (chemical composition and reactions), https://doi.org/10.5194/acp-2022-307, 2022.</w:t>
      </w:r>
    </w:p>
    <w:p w14:paraId="6A0FFE5B" w14:textId="77777777" w:rsidR="00744F3D" w:rsidRDefault="00744F3D" w:rsidP="00744F3D">
      <w:pPr>
        <w:pStyle w:val="Bibliography"/>
      </w:pPr>
      <w:r>
        <w:t xml:space="preserve">Pettersen, C., Henderson, S. A., Mattingly, K. S., </w:t>
      </w:r>
      <w:proofErr w:type="spellStart"/>
      <w:r>
        <w:t>Bennartz</w:t>
      </w:r>
      <w:proofErr w:type="spellEnd"/>
      <w:r>
        <w:t>, R., and Breeden, M. L.: The Critical Role of Euro‐Atlantic Blocking in Promoting Snowfall in Central Greenland, JGR Atmospheres, 127, e2021JD035776, https://doi.org/10.1029/2021JD035776, 2022.</w:t>
      </w:r>
    </w:p>
    <w:p w14:paraId="029DD2A3" w14:textId="77777777" w:rsidR="00744F3D" w:rsidRDefault="00744F3D" w:rsidP="00744F3D">
      <w:pPr>
        <w:pStyle w:val="Bibliography"/>
      </w:pPr>
      <w:r>
        <w:t xml:space="preserve">van </w:t>
      </w:r>
      <w:proofErr w:type="spellStart"/>
      <w:r>
        <w:t>Pinxteren</w:t>
      </w:r>
      <w:proofErr w:type="spellEnd"/>
      <w:r>
        <w:t xml:space="preserve">, M., Robinson, T.-B., </w:t>
      </w:r>
      <w:proofErr w:type="spellStart"/>
      <w:r>
        <w:t>Zeppenfeld</w:t>
      </w:r>
      <w:proofErr w:type="spellEnd"/>
      <w:r>
        <w:t xml:space="preserve">, S., Gong, X., Bahlmann, E., </w:t>
      </w:r>
      <w:proofErr w:type="spellStart"/>
      <w:r>
        <w:t>Fomba</w:t>
      </w:r>
      <w:proofErr w:type="spellEnd"/>
      <w:r>
        <w:t>,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7BA66811" w14:textId="77777777" w:rsidR="00744F3D" w:rsidRDefault="00744F3D" w:rsidP="00744F3D">
      <w:pPr>
        <w:pStyle w:val="Bibliography"/>
      </w:pPr>
      <w:r>
        <w:t>Preece, J. R., Mote, T. L., Cohen, J., Wachowicz, L. J., Knox, J. A., Tedesco, M., and Kooperman, G. J.: Summer atmospheric circulation over Greenland in response to Arctic amplification and diminished spring snow cover, Nat Commun, 14, 3759, https://doi.org/10.1038/s41467-023-39466-6, 2023.</w:t>
      </w:r>
    </w:p>
    <w:p w14:paraId="39F33E81" w14:textId="77777777" w:rsidR="00744F3D" w:rsidRDefault="00744F3D" w:rsidP="00744F3D">
      <w:pPr>
        <w:pStyle w:val="Bibliography"/>
      </w:pPr>
      <w:r>
        <w:t xml:space="preserve">Quinn, P. K., Coffman, D. J., Johnson, J. E., Upchurch, L. M., and Bates, T. S.: Small fraction of marine cloud condensation nuclei made up of sea spray aerosol, Nature </w:t>
      </w:r>
      <w:proofErr w:type="spellStart"/>
      <w:r>
        <w:t>Geosci</w:t>
      </w:r>
      <w:proofErr w:type="spellEnd"/>
      <w:r>
        <w:t>, 10, 674–679, https://doi.org/10.1038/ngeo3003, 2017.</w:t>
      </w:r>
    </w:p>
    <w:p w14:paraId="43B19BAD" w14:textId="77777777" w:rsidR="00744F3D" w:rsidRDefault="00744F3D" w:rsidP="00744F3D">
      <w:pPr>
        <w:pStyle w:val="Bibliography"/>
      </w:pPr>
      <w:r>
        <w:t xml:space="preserve">Radoman, N., Christiansen, S., Johansson, J., Hawkes, J., Bilde, M., Cousins, I. T., and Salter, M.: Probing the impact of a phytoplankton bloom on the chemistry of nascent sea spray aerosol using high-resolution mass spectrometry, Environ. Sci.: Atmos., </w:t>
      </w:r>
      <w:proofErr w:type="gramStart"/>
      <w:r>
        <w:t>10.1039.D</w:t>
      </w:r>
      <w:proofErr w:type="gramEnd"/>
      <w:r>
        <w:t>2EA00028H, https://doi.org/10.1039/D2EA00028H, 2022.</w:t>
      </w:r>
    </w:p>
    <w:p w14:paraId="0FAE1A43" w14:textId="77777777" w:rsidR="00744F3D" w:rsidRDefault="00744F3D" w:rsidP="00744F3D">
      <w:pPr>
        <w:pStyle w:val="Bibliography"/>
      </w:pPr>
      <w:proofErr w:type="spellStart"/>
      <w:r>
        <w:t>Rahmstorf</w:t>
      </w:r>
      <w:proofErr w:type="spellEnd"/>
      <w:r>
        <w:t xml:space="preserve">, S., Box, J. E., Feulner, G., Mann, M. E., Robinson, A., Rutherford, S., and </w:t>
      </w:r>
      <w:proofErr w:type="spellStart"/>
      <w:r>
        <w:t>Schaffernicht</w:t>
      </w:r>
      <w:proofErr w:type="spellEnd"/>
      <w:r>
        <w:t>, E. J.: Exceptional twentieth-century slowdown in Atlantic Ocean overturning circulation, Nature Clim Change, 5, 475–480, https://doi.org/10.1038/nclimate2554, 2015.</w:t>
      </w:r>
    </w:p>
    <w:p w14:paraId="25322AB9" w14:textId="77777777" w:rsidR="00744F3D" w:rsidRDefault="00744F3D" w:rsidP="00744F3D">
      <w:pPr>
        <w:pStyle w:val="Bibliography"/>
      </w:pPr>
      <w:proofErr w:type="spellStart"/>
      <w:r>
        <w:t>Rapf</w:t>
      </w:r>
      <w:proofErr w:type="spellEnd"/>
      <w:r>
        <w:t>, R. J., Dooley, M. R., Kappes, K., Perkins, R. J., and Vaida, V.: pH Dependence of the Aqueous Photochemistry of α-Keto Acids, J. Phys. Chem. A, 121, 8368–8379, https://doi.org/10.1021/acs.jpca.7b08192, 2017.</w:t>
      </w:r>
    </w:p>
    <w:p w14:paraId="109DBF65" w14:textId="77777777" w:rsidR="00744F3D" w:rsidRDefault="00744F3D" w:rsidP="00744F3D">
      <w:pPr>
        <w:pStyle w:val="Bibliography"/>
      </w:pPr>
      <w:r>
        <w:t xml:space="preserve">Rinaldi, M., Fuzzi, S., </w:t>
      </w:r>
      <w:proofErr w:type="spellStart"/>
      <w:r>
        <w:t>Decesari</w:t>
      </w:r>
      <w:proofErr w:type="spellEnd"/>
      <w:r>
        <w:t xml:space="preserve">, S., Marullo, S., Santoleri, R., Provenzale, A., Von Hardenberg, J., </w:t>
      </w:r>
      <w:proofErr w:type="spellStart"/>
      <w:r>
        <w:t>Ceburnis</w:t>
      </w:r>
      <w:proofErr w:type="spellEnd"/>
      <w:r>
        <w:t xml:space="preserve">, D., Vaishya, A., O’Dowd, C. D., and Facchini, M. C.: Is chlorophyll‐ </w:t>
      </w:r>
      <w:r>
        <w:rPr>
          <w:i/>
          <w:iCs/>
        </w:rPr>
        <w:t>a</w:t>
      </w:r>
      <w:r>
        <w:t xml:space="preserve"> the best surrogate for organic matter enrichment in submicron primary marine </w:t>
      </w:r>
      <w:proofErr w:type="gramStart"/>
      <w:r>
        <w:t>aerosol?,</w:t>
      </w:r>
      <w:proofErr w:type="gramEnd"/>
      <w:r>
        <w:t xml:space="preserve"> JGR Atmospheres, 118, 4964–4973, https://doi.org/10.1002/jgrd.50417, 2013.</w:t>
      </w:r>
    </w:p>
    <w:p w14:paraId="0EC44469" w14:textId="77777777" w:rsidR="00744F3D" w:rsidRDefault="00744F3D" w:rsidP="00744F3D">
      <w:pPr>
        <w:pStyle w:val="Bibliography"/>
      </w:pPr>
      <w:r>
        <w:t xml:space="preserve">Rinaldi, M., Paglione, M., </w:t>
      </w:r>
      <w:proofErr w:type="spellStart"/>
      <w:r>
        <w:t>Decesari</w:t>
      </w:r>
      <w:proofErr w:type="spellEnd"/>
      <w:r>
        <w:t xml:space="preserve">, S., Harrison, R. M., Beddows, D. C. S., Ovadnevaite, J., </w:t>
      </w:r>
      <w:proofErr w:type="spellStart"/>
      <w:r>
        <w:t>Ceburnis</w:t>
      </w:r>
      <w:proofErr w:type="spellEnd"/>
      <w:r>
        <w:t xml:space="preserve">, D., O’Dowd, C. D., Simó, R., and </w:t>
      </w:r>
      <w:proofErr w:type="spellStart"/>
      <w:r>
        <w:t>Dall’Osto</w:t>
      </w:r>
      <w:proofErr w:type="spellEnd"/>
      <w:r>
        <w:t xml:space="preserve">, M.: Contribution of Water-Soluble Organic Matter from </w:t>
      </w:r>
      <w:r>
        <w:lastRenderedPageBreak/>
        <w:t>Multiple Marine Geographic Eco-Regions to Aerosols around Antarctica, Environ. Sci. Technol., 54, 7807–7817, https://doi.org/10.1021/acs.est.0c00695, 2020.</w:t>
      </w:r>
    </w:p>
    <w:p w14:paraId="1A8124E6" w14:textId="77777777" w:rsidR="00744F3D" w:rsidRDefault="00744F3D" w:rsidP="00744F3D">
      <w:pPr>
        <w:pStyle w:val="Bibliography"/>
      </w:pPr>
      <w:r>
        <w:t xml:space="preserve">Robinson, N. H., Hamilton, J. F., Allan, J. D., Langford, B., Oram, D. E., Chen, Q., Docherty, K., Farmer, D. K., Jimenez, J. L., Ward, M. W., Hewitt, C. N., Barley, M. H., Jenkin, M. E., Rickard, A. R., Martin, S. T., </w:t>
      </w:r>
      <w:proofErr w:type="spellStart"/>
      <w:r>
        <w:t>McFiggans</w:t>
      </w:r>
      <w:proofErr w:type="spellEnd"/>
      <w:r>
        <w:t>, G., and Coe, H.: Evidence for a significant proportion of Secondary Organic Aerosol from isoprene above a maritime tropical forest, Atmos. Chem. Phys., 11, 1039–1050, https://doi.org/10.5194/acp-11-1039-2011, 2011.</w:t>
      </w:r>
    </w:p>
    <w:p w14:paraId="67713A3C" w14:textId="77777777" w:rsidR="00744F3D" w:rsidRDefault="00744F3D" w:rsidP="00744F3D">
      <w:pPr>
        <w:pStyle w:val="Bibliography"/>
      </w:pPr>
      <w:r>
        <w:t>Rosenfeld, D., Zhu, Y., Wang, M., Zheng, Y., Goren, T., and Yu, S.: Aerosol-driven droplet concentrations dominate coverage and water of oceanic low-level clouds, Science, 363, eaav0566, https://doi.org/10.1126/science.aav0566, 2019.</w:t>
      </w:r>
    </w:p>
    <w:p w14:paraId="7DD3EFDA" w14:textId="77777777" w:rsidR="00744F3D" w:rsidRDefault="00744F3D" w:rsidP="00744F3D">
      <w:pPr>
        <w:pStyle w:val="Bibliography"/>
      </w:pPr>
      <w:r>
        <w:t>Rousseaux, C. S., Hirata, T., and Gregg, W. W.: Satellite views of global phytoplankton community distributions using an empirical algorithm and a numerical model, https://doi.org/10.5194/bgd-10-1083-2013, 24 January 2013.</w:t>
      </w:r>
    </w:p>
    <w:p w14:paraId="46A57927" w14:textId="77777777" w:rsidR="00744F3D" w:rsidRDefault="00744F3D" w:rsidP="00744F3D">
      <w:pPr>
        <w:pStyle w:val="Bibliography"/>
      </w:pPr>
      <w:r>
        <w:t>Russell, L. M., Bahadur, R., and Ziemann, P. J.: Identifying organic aerosol sources by comparing functional group composition in chamber and atmospheric particles, Proc. Natl. Acad. Sci. U.S.A., 108, 3516–3521, https://doi.org/10.1073/pnas.1006461108, 2011.</w:t>
      </w:r>
    </w:p>
    <w:p w14:paraId="5525A9DA" w14:textId="77777777" w:rsidR="00744F3D" w:rsidRDefault="00744F3D" w:rsidP="00744F3D">
      <w:pPr>
        <w:pStyle w:val="Bibliography"/>
      </w:pPr>
      <w:r>
        <w:t xml:space="preserve">S. Gerard Jennings, Christoph </w:t>
      </w:r>
      <w:proofErr w:type="spellStart"/>
      <w:r>
        <w:t>Kleefeld</w:t>
      </w:r>
      <w:proofErr w:type="spellEnd"/>
      <w:r>
        <w:t xml:space="preserve">, Colin D. </w:t>
      </w:r>
      <w:proofErr w:type="spellStart"/>
      <w:r>
        <w:t>OʼDowd</w:t>
      </w:r>
      <w:proofErr w:type="spellEnd"/>
      <w:r>
        <w:t xml:space="preserve">, Carsten Junker, T. Gerard Spain, Phillip </w:t>
      </w:r>
      <w:proofErr w:type="spellStart"/>
      <w:r>
        <w:t>OʼBrien</w:t>
      </w:r>
      <w:proofErr w:type="spellEnd"/>
      <w:r>
        <w:t xml:space="preserve">, </w:t>
      </w:r>
      <w:proofErr w:type="spellStart"/>
      <w:r>
        <w:t>Aodhaghan</w:t>
      </w:r>
      <w:proofErr w:type="spellEnd"/>
      <w:r>
        <w:t xml:space="preserve"> F. Roddy, and </w:t>
      </w:r>
      <w:proofErr w:type="spellStart"/>
      <w:r>
        <w:t>and</w:t>
      </w:r>
      <w:proofErr w:type="spellEnd"/>
      <w:r>
        <w:t xml:space="preserve"> Thomas C. </w:t>
      </w:r>
      <w:proofErr w:type="spellStart"/>
      <w:r>
        <w:t>OʼConnor</w:t>
      </w:r>
      <w:proofErr w:type="spellEnd"/>
      <w:r>
        <w:t>: Mace Head Atmospheric Research Station — characterization of aerosol radiative parameters, BOREAL ENVIRONMENT RESEARCH 8, 2003.</w:t>
      </w:r>
    </w:p>
    <w:p w14:paraId="20F2047C" w14:textId="77777777" w:rsidR="00744F3D" w:rsidRDefault="00744F3D" w:rsidP="00744F3D">
      <w:pPr>
        <w:pStyle w:val="Bibliography"/>
      </w:pPr>
      <w:r>
        <w:t>Saha, M. and Fink, P.: Algal volatiles – the overlooked chemical language of aquatic primary producers, Biological Reviews, 97, 2162–2173, https://doi.org/10.1111/brv.12887, 2022.</w:t>
      </w:r>
    </w:p>
    <w:p w14:paraId="7FA2DF49" w14:textId="77777777" w:rsidR="00744F3D" w:rsidRDefault="00744F3D" w:rsidP="00744F3D">
      <w:pPr>
        <w:pStyle w:val="Bibliography"/>
      </w:pPr>
      <w:r>
        <w:t xml:space="preserve">Saliba, G., Chen, C.-L., Lewis, S., Russell, L. M., </w:t>
      </w:r>
      <w:proofErr w:type="spellStart"/>
      <w:r>
        <w:t>Rivellini</w:t>
      </w:r>
      <w:proofErr w:type="spellEnd"/>
      <w:r>
        <w:t xml:space="preserve">, L.-H., Lee, A. K. Y., Quinn, P. K., Bates, T. S., </w:t>
      </w:r>
      <w:proofErr w:type="spellStart"/>
      <w:r>
        <w:t>Haëntjens</w:t>
      </w:r>
      <w:proofErr w:type="spellEnd"/>
      <w:r>
        <w:t xml:space="preserve">, N., Boss, E. S., Karp-Boss, L., </w:t>
      </w:r>
      <w:proofErr w:type="spellStart"/>
      <w:r>
        <w:t>Baetge</w:t>
      </w:r>
      <w:proofErr w:type="spellEnd"/>
      <w:r>
        <w:t xml:space="preserve">, N., Carlson, C. A., and </w:t>
      </w:r>
      <w:proofErr w:type="spellStart"/>
      <w:r>
        <w:t>Behrenfeld</w:t>
      </w:r>
      <w:proofErr w:type="spellEnd"/>
      <w:r>
        <w:t xml:space="preserve">, M. J.: Factors driving the seasonal and hourly variability of sea-spray aerosol number in the North Atlantic, Proc Natl </w:t>
      </w:r>
      <w:proofErr w:type="spellStart"/>
      <w:r>
        <w:t>Acad</w:t>
      </w:r>
      <w:proofErr w:type="spellEnd"/>
      <w:r>
        <w:t xml:space="preserve"> Sci USA, 116, 20309–20314, https://doi.org/10.1073/pnas.1907574116, 2019.</w:t>
      </w:r>
    </w:p>
    <w:p w14:paraId="265CF659" w14:textId="77777777" w:rsidR="00744F3D" w:rsidRDefault="00744F3D" w:rsidP="00744F3D">
      <w:pPr>
        <w:pStyle w:val="Bibliography"/>
      </w:pPr>
      <w:r>
        <w:t xml:space="preserve">Sanchez, K. J., Zhang, B., Liu, H., Brown, M. D., Crosbie, E. C., Gallo, F., Hair, J. W., Hostetler, C. A., Jordan, C. E., Robinson, C. E., </w:t>
      </w:r>
      <w:proofErr w:type="spellStart"/>
      <w:r>
        <w:t>Scarino</w:t>
      </w:r>
      <w:proofErr w:type="spellEnd"/>
      <w:r>
        <w:t xml:space="preserve">, A. J., Shingler, T. J., Shook, M. A., Thornhill, K. L., Wiggins, E. B., Winstead, E. L., Ziemba, L. D., Saliba, G., Lewis, S. L., Russell, L. M., Quinn, P. K., Bates, T. S., Porter, J., Bell, T. G., </w:t>
      </w:r>
      <w:proofErr w:type="spellStart"/>
      <w:r>
        <w:t>Gaube</w:t>
      </w:r>
      <w:proofErr w:type="spellEnd"/>
      <w:r>
        <w:t xml:space="preserve">, P., Saltzman, E. S., </w:t>
      </w:r>
      <w:proofErr w:type="spellStart"/>
      <w:r>
        <w:t>Behrenfeld</w:t>
      </w:r>
      <w:proofErr w:type="spellEnd"/>
      <w:r>
        <w:t xml:space="preserve">, M. J., and Moore, R. H.: North Atlantic Ocean SST-gradient-driven variations in aerosol and cloud evolution along </w:t>
      </w:r>
      <w:proofErr w:type="spellStart"/>
      <w:r>
        <w:t>Lagrangian</w:t>
      </w:r>
      <w:proofErr w:type="spellEnd"/>
      <w:r>
        <w:t xml:space="preserve"> cold-air outbreak trajectories, Atmos. Chem. Phys., 22, 2795–2815, https://doi.org/10.5194/acp-22-2795-2022, 2022.</w:t>
      </w:r>
    </w:p>
    <w:p w14:paraId="57636D80" w14:textId="77777777" w:rsidR="00744F3D" w:rsidRDefault="00744F3D" w:rsidP="00744F3D">
      <w:pPr>
        <w:pStyle w:val="Bibliography"/>
      </w:pPr>
      <w:r>
        <w:t>Sanders, R. N. C., Jones, D. C., Josey, S. A., Sinha, B., and Forget, G.: Causes of the 2015 North Atlantic cold anomaly in a global state estimate, Ocean Sci., 18, 953–978, https://doi.org/10.5194/os-18-953-2022, 2022.</w:t>
      </w:r>
    </w:p>
    <w:p w14:paraId="1C6CB80B" w14:textId="77777777" w:rsidR="00744F3D" w:rsidRDefault="00744F3D" w:rsidP="00744F3D">
      <w:pPr>
        <w:pStyle w:val="Bibliography"/>
      </w:pPr>
      <w:r>
        <w:t xml:space="preserve">Schmale, J., Schneider, J., Nemitz, E., Tang, Y. S., </w:t>
      </w:r>
      <w:proofErr w:type="spellStart"/>
      <w:r>
        <w:t>Dragosits</w:t>
      </w:r>
      <w:proofErr w:type="spellEnd"/>
      <w:r>
        <w:t xml:space="preserve">, U., Blackall, T. D., </w:t>
      </w:r>
      <w:proofErr w:type="spellStart"/>
      <w:r>
        <w:t>Trathan</w:t>
      </w:r>
      <w:proofErr w:type="spellEnd"/>
      <w:r>
        <w:t>, P. N., Phillips, G. J., Sutton, M., and Braban, C. F.: Sub-Antarctic marine aerosol: dominant contributions from biogenic sources, Atmos. Chem. Phys., 13, 8669–8694, https://doi.org/10.5194/acp-13-8669-2013, 2013.</w:t>
      </w:r>
    </w:p>
    <w:p w14:paraId="11DD5118" w14:textId="77777777" w:rsidR="00744F3D" w:rsidRDefault="00744F3D" w:rsidP="00744F3D">
      <w:pPr>
        <w:pStyle w:val="Bibliography"/>
      </w:pPr>
      <w:r>
        <w:t xml:space="preserve">Schneider, J., </w:t>
      </w:r>
      <w:proofErr w:type="spellStart"/>
      <w:r>
        <w:t>Freutel</w:t>
      </w:r>
      <w:proofErr w:type="spellEnd"/>
      <w:r>
        <w:t xml:space="preserve">, F., Zorn, S. R., Chen, Q., Farmer, D. K., Jimenez, J. L., Martin, S. T., </w:t>
      </w:r>
      <w:proofErr w:type="spellStart"/>
      <w:r>
        <w:t>Artaxo</w:t>
      </w:r>
      <w:proofErr w:type="spellEnd"/>
      <w:r>
        <w:t xml:space="preserve">, P., </w:t>
      </w:r>
      <w:proofErr w:type="spellStart"/>
      <w:r>
        <w:t>Wiedensohler</w:t>
      </w:r>
      <w:proofErr w:type="spellEnd"/>
      <w:r>
        <w:t xml:space="preserve">, A., and Borrmann, S.: Mass-spectrometric identification of primary biological particle </w:t>
      </w:r>
      <w:r>
        <w:lastRenderedPageBreak/>
        <w:t>markers and application to pristine submicron aerosol measurements in Amazonia, Atmos. Chem. Phys., 11, 11415–11429, https://doi.org/10.5194/acp-11-11415-2011, 2011.</w:t>
      </w:r>
    </w:p>
    <w:p w14:paraId="727CCA0D" w14:textId="77777777" w:rsidR="00744F3D" w:rsidRDefault="00744F3D" w:rsidP="00744F3D">
      <w:pPr>
        <w:pStyle w:val="Bibliography"/>
      </w:pPr>
      <w:r>
        <w:t>Seidel, M., Vemulapalli, S. P. B., Mathieu, D., and Dittmar, T.: Marine Dissolved Organic Matter Shares Thousands of Molecular Formulae Yet Differs Structurally across Major Water Masses, Environ. Sci. Technol., 56, 3758–3769, https://doi.org/10.1021/acs.est.1c04566, 2022.</w:t>
      </w:r>
    </w:p>
    <w:p w14:paraId="386047BD" w14:textId="77777777" w:rsidR="00744F3D" w:rsidRDefault="00744F3D" w:rsidP="00744F3D">
      <w:pPr>
        <w:pStyle w:val="Bibliography"/>
      </w:pPr>
      <w:proofErr w:type="spellStart"/>
      <w:r>
        <w:t>Sellegri</w:t>
      </w:r>
      <w:proofErr w:type="spellEnd"/>
      <w:r>
        <w:t xml:space="preserve">, K., Nicosia, A., </w:t>
      </w:r>
      <w:proofErr w:type="spellStart"/>
      <w:r>
        <w:t>Freney</w:t>
      </w:r>
      <w:proofErr w:type="spellEnd"/>
      <w:r>
        <w:t xml:space="preserve">, E., Uitz, J., Thyssen, M., Grégori, G., Engel, A., </w:t>
      </w:r>
      <w:proofErr w:type="spellStart"/>
      <w:r>
        <w:t>Zäncker</w:t>
      </w:r>
      <w:proofErr w:type="spellEnd"/>
      <w:r>
        <w:t xml:space="preserve">, B., </w:t>
      </w:r>
      <w:proofErr w:type="spellStart"/>
      <w:r>
        <w:t>Haëntjens</w:t>
      </w:r>
      <w:proofErr w:type="spellEnd"/>
      <w:r>
        <w:t xml:space="preserve">, N., Mas, S., Picard, D., Saint-Macary, A., Peltola, M., Rose, C., Trueblood, J., Lefevre, D., D’Anna, B., </w:t>
      </w:r>
      <w:proofErr w:type="spellStart"/>
      <w:r>
        <w:t>Desboeufs</w:t>
      </w:r>
      <w:proofErr w:type="spellEnd"/>
      <w:r>
        <w:t xml:space="preserve">, K., </w:t>
      </w:r>
      <w:proofErr w:type="spellStart"/>
      <w:r>
        <w:t>Meskhidze</w:t>
      </w:r>
      <w:proofErr w:type="spellEnd"/>
      <w:r>
        <w:t xml:space="preserve">, N., </w:t>
      </w:r>
      <w:proofErr w:type="spellStart"/>
      <w:r>
        <w:t>Guieu</w:t>
      </w:r>
      <w:proofErr w:type="spellEnd"/>
      <w:r>
        <w:t>, C., and Law, C. S.: Surface ocean microbiota determine cloud precursors, Sci Rep, 11, 281, https://doi.org/10.1038/s41598-020-78097-5, 2021.</w:t>
      </w:r>
    </w:p>
    <w:p w14:paraId="60ACF09B" w14:textId="77777777" w:rsidR="00744F3D" w:rsidRDefault="00744F3D" w:rsidP="00744F3D">
      <w:pPr>
        <w:pStyle w:val="Bibliography"/>
      </w:pPr>
      <w:proofErr w:type="spellStart"/>
      <w:r>
        <w:t>Sellegri</w:t>
      </w:r>
      <w:proofErr w:type="spellEnd"/>
      <w:r>
        <w:t xml:space="preserve">, K., Harvey, M., Peltola, M., Saint-Macary, A., </w:t>
      </w:r>
      <w:proofErr w:type="spellStart"/>
      <w:r>
        <w:t>Barthelmeß</w:t>
      </w:r>
      <w:proofErr w:type="spellEnd"/>
      <w:r>
        <w:t xml:space="preserve">, T., Rocco, M., Moore, K. A., Cristi, A., </w:t>
      </w:r>
      <w:proofErr w:type="spellStart"/>
      <w:r>
        <w:t>Peyrin</w:t>
      </w:r>
      <w:proofErr w:type="spellEnd"/>
      <w:r>
        <w:t xml:space="preserve">, F., Barr, N., </w:t>
      </w:r>
      <w:proofErr w:type="spellStart"/>
      <w:r>
        <w:t>Labonnote</w:t>
      </w:r>
      <w:proofErr w:type="spellEnd"/>
      <w:r>
        <w:t xml:space="preserve">, L., Marriner, A., McGregor, J., Safi, K., </w:t>
      </w:r>
      <w:proofErr w:type="spellStart"/>
      <w:r>
        <w:t>Deppeler</w:t>
      </w:r>
      <w:proofErr w:type="spellEnd"/>
      <w:r>
        <w:t xml:space="preserve">, S., Archer, S., Dunne, E., </w:t>
      </w:r>
      <w:proofErr w:type="spellStart"/>
      <w:r>
        <w:t>Harnwell</w:t>
      </w:r>
      <w:proofErr w:type="spellEnd"/>
      <w:r>
        <w:t xml:space="preserve">, J., </w:t>
      </w:r>
      <w:proofErr w:type="spellStart"/>
      <w:r>
        <w:t>Delanoe</w:t>
      </w:r>
      <w:proofErr w:type="spellEnd"/>
      <w:r>
        <w:t xml:space="preserve">, J., </w:t>
      </w:r>
      <w:proofErr w:type="spellStart"/>
      <w:r>
        <w:t>Freney</w:t>
      </w:r>
      <w:proofErr w:type="spellEnd"/>
      <w:r>
        <w:t xml:space="preserve">, E., Rose, C., </w:t>
      </w:r>
      <w:proofErr w:type="spellStart"/>
      <w:r>
        <w:t>Bazantay</w:t>
      </w:r>
      <w:proofErr w:type="spellEnd"/>
      <w:r>
        <w:t xml:space="preserve">, C., Planche, C., Saiz-Lopez, A., Quintanilla-López, J. E., Lebrón-Aguilar, R., Rinaldi, M., Banson, S., Joseph, R., Lupascu, A., Jourdan, O., </w:t>
      </w:r>
      <w:proofErr w:type="spellStart"/>
      <w:r>
        <w:t>Mioche</w:t>
      </w:r>
      <w:proofErr w:type="spellEnd"/>
      <w:r>
        <w:t xml:space="preserve">, G., Colomb, A., Olivares, G., </w:t>
      </w:r>
      <w:proofErr w:type="spellStart"/>
      <w:r>
        <w:t>Querel</w:t>
      </w:r>
      <w:proofErr w:type="spellEnd"/>
      <w:r>
        <w:t xml:space="preserve">, R., McDonald, A., Plank, G., </w:t>
      </w:r>
      <w:proofErr w:type="spellStart"/>
      <w:r>
        <w:t>Bukosa</w:t>
      </w:r>
      <w:proofErr w:type="spellEnd"/>
      <w:r>
        <w:t xml:space="preserve">, B., Dillon, W., Pelon, J., Baray, J.-L., </w:t>
      </w:r>
      <w:proofErr w:type="spellStart"/>
      <w:r>
        <w:t>Tridon</w:t>
      </w:r>
      <w:proofErr w:type="spellEnd"/>
      <w:r>
        <w:t xml:space="preserve">, F., </w:t>
      </w:r>
      <w:proofErr w:type="spellStart"/>
      <w:r>
        <w:t>Donnadieu</w:t>
      </w:r>
      <w:proofErr w:type="spellEnd"/>
      <w:r>
        <w:t xml:space="preserve">, F., </w:t>
      </w:r>
      <w:proofErr w:type="spellStart"/>
      <w:r>
        <w:t>Szczap</w:t>
      </w:r>
      <w:proofErr w:type="spellEnd"/>
      <w:r>
        <w:t>, F., Engel, A., DeMott, P. J., and Law, C. S.: Sea2Cloud: From Biogenic Emission Fluxes to Cloud Properties in the Southwest Pacific, Bulletin of the American Meteorological Society, 104, E1017–E1043, https://doi.org/10.1175/BAMS-D-21-0063.1, 2023.</w:t>
      </w:r>
    </w:p>
    <w:p w14:paraId="65974711" w14:textId="77777777" w:rsidR="00744F3D" w:rsidRDefault="00744F3D" w:rsidP="00744F3D">
      <w:pPr>
        <w:pStyle w:val="Bibliography"/>
      </w:pPr>
      <w:r>
        <w:t>Semper, S., Våge, K., Pickart, R. S., Jónsson, S., and Valdimarsson, H.: Evolution and Transformation of the North Icelandic Irminger Current Along the North Iceland Shelf, JGR Oceans, 127, e2021JC017700, https://doi.org/10.1029/2021JC017700, 2022.</w:t>
      </w:r>
    </w:p>
    <w:p w14:paraId="778E526E" w14:textId="77777777" w:rsidR="00744F3D" w:rsidRDefault="00744F3D" w:rsidP="00744F3D">
      <w:pPr>
        <w:pStyle w:val="Bibliography"/>
      </w:pPr>
      <w:r>
        <w:t>Simon, H., Bhave, P. V., Swall, J. L., Frank, N. H., and Malm, W. C.: Determining the spatial and seasonal variability in OM/OC ratios across the US using multiple regression, Atmos. Chem. Phys., 11, 2933–2949, https://doi.org/10.5194/acp-11-2933-2011, 2011.</w:t>
      </w:r>
    </w:p>
    <w:p w14:paraId="29FD3E73" w14:textId="77777777" w:rsidR="00744F3D" w:rsidRDefault="00744F3D" w:rsidP="00744F3D">
      <w:pPr>
        <w:pStyle w:val="Bibliography"/>
      </w:pPr>
      <w:r>
        <w:t>Slowik, J. G., Vlasenko, A., McGuire, M., Evans, G. J., and Abbatt, J. P. D.: Simultaneous factor analysis of organic particle and gas mass spectra: AMS and PTR-MS measurements at an urban site, Atmos. Chem. Phys., 10, 1969–1988, https://doi.org/10.5194/acp-10-1969-2010, 2010.</w:t>
      </w:r>
    </w:p>
    <w:p w14:paraId="7351783F" w14:textId="77777777" w:rsidR="00744F3D" w:rsidRDefault="00744F3D" w:rsidP="00744F3D">
      <w:pPr>
        <w:pStyle w:val="Bibliography"/>
      </w:pPr>
      <w:r>
        <w:t xml:space="preserve">Stein, A. F., Draxler, R. R., Rolph, G. D., </w:t>
      </w:r>
      <w:proofErr w:type="spellStart"/>
      <w:r>
        <w:t>Stunder</w:t>
      </w:r>
      <w:proofErr w:type="spellEnd"/>
      <w:r>
        <w:t xml:space="preserve">, B. J. B., Cohen, M. D., and Ngan, F.: NOAA’s HYSPLIT Atmospheric Transport and Dispersion </w:t>
      </w:r>
      <w:proofErr w:type="spellStart"/>
      <w:r>
        <w:t>Modeling</w:t>
      </w:r>
      <w:proofErr w:type="spellEnd"/>
      <w:r>
        <w:t xml:space="preserve"> System, Bulletin of the American Meteorological Society, 96, 2059–2077, https://doi.org/10.1175/BAMS-D-14-00110.1, 2015.</w:t>
      </w:r>
    </w:p>
    <w:p w14:paraId="177F0B1D" w14:textId="77777777" w:rsidR="00744F3D" w:rsidRDefault="00744F3D" w:rsidP="00744F3D">
      <w:pPr>
        <w:pStyle w:val="Bibliography"/>
      </w:pPr>
      <w:r>
        <w:t xml:space="preserve">Tong, Y., Qi, L., </w:t>
      </w:r>
      <w:proofErr w:type="spellStart"/>
      <w:r>
        <w:t>Stefenelli</w:t>
      </w:r>
      <w:proofErr w:type="spellEnd"/>
      <w:r>
        <w:t xml:space="preserve">, G., Wang, D. S., </w:t>
      </w:r>
      <w:proofErr w:type="spellStart"/>
      <w:r>
        <w:t>Canonaco</w:t>
      </w:r>
      <w:proofErr w:type="spellEnd"/>
      <w:r>
        <w:t xml:space="preserve">, F., </w:t>
      </w:r>
      <w:proofErr w:type="spellStart"/>
      <w:r>
        <w:t>Baltensperger</w:t>
      </w:r>
      <w:proofErr w:type="spellEnd"/>
      <w:r>
        <w:t xml:space="preserve">, U., </w:t>
      </w:r>
      <w:proofErr w:type="spellStart"/>
      <w:r>
        <w:t>Prévôt</w:t>
      </w:r>
      <w:proofErr w:type="spellEnd"/>
      <w:r>
        <w: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7FDA25AF" w14:textId="77777777" w:rsidR="00744F3D" w:rsidRDefault="00744F3D" w:rsidP="00744F3D">
      <w:pPr>
        <w:pStyle w:val="Bibliography"/>
      </w:pPr>
      <w:r>
        <w:t>Ulbrich, I. M., Canagaratna, M. R., Zhang, Q., Worsnop, D. R., and Jimenez, J. L.: Interpretation of organic components from Positive Matrix Factorization of aerosol mass spectrometric data, Atmos. Chem. Phys., 9, 2891–2918, https://doi.org/10.5194/acp-9-2891-2009, 2009.</w:t>
      </w:r>
    </w:p>
    <w:p w14:paraId="6EE495B8" w14:textId="77777777" w:rsidR="00744F3D" w:rsidRDefault="00744F3D" w:rsidP="00744F3D">
      <w:pPr>
        <w:pStyle w:val="Bibliography"/>
      </w:pPr>
      <w:r>
        <w:t xml:space="preserve">Van Alstyne, K. and Houser, L.: Dimethylsulfide release during macroinvertebrate grazing and its role as an activated chemical </w:t>
      </w:r>
      <w:proofErr w:type="spellStart"/>
      <w:r>
        <w:t>defense</w:t>
      </w:r>
      <w:proofErr w:type="spellEnd"/>
      <w:r>
        <w:t>, Mar. Ecol. Prog. Ser., 250, 175–181, https://doi.org/10.3354/meps250175, 2003.</w:t>
      </w:r>
    </w:p>
    <w:p w14:paraId="5250AA74" w14:textId="77777777" w:rsidR="00744F3D" w:rsidRDefault="00744F3D" w:rsidP="00744F3D">
      <w:pPr>
        <w:pStyle w:val="Bibliography"/>
      </w:pPr>
      <w:r>
        <w:lastRenderedPageBreak/>
        <w:t>Veron, F.: Ocean Spray, Annu. Rev. Fluid Mech., 47, 507–538, https://doi.org/10.1146/annurev-fluid-010814-014651, 2015.</w:t>
      </w:r>
    </w:p>
    <w:p w14:paraId="7BA812A8" w14:textId="77777777" w:rsidR="00744F3D" w:rsidRDefault="00744F3D" w:rsidP="00744F3D">
      <w:pPr>
        <w:pStyle w:val="Bibliography"/>
      </w:pPr>
      <w:proofErr w:type="spellStart"/>
      <w:r>
        <w:t>Villermaux</w:t>
      </w:r>
      <w:proofErr w:type="spellEnd"/>
      <w:r>
        <w:t>, E., Wang, X., and Deike, L.: Bubbles spray aerosols: Certitudes and mysteries, PNAS Nexus, 1, pgac261, https://doi.org/10.1093/pnasnexus/pgac261, 2022.</w:t>
      </w:r>
    </w:p>
    <w:p w14:paraId="79E0B429" w14:textId="77777777" w:rsidR="00744F3D" w:rsidRDefault="00744F3D" w:rsidP="00744F3D">
      <w:pPr>
        <w:pStyle w:val="Bibliography"/>
      </w:pPr>
      <w:r>
        <w:t>Wang, Y., Zheng, X., Dong, X., Xi, B., Wu, P., Logan, T., and Yung, Y. L.: Impacts of long-range transport of aerosols on marine-boundary-layer clouds in the eastern North Atlantic, Atmos. Chem. Phys., 20, 14741–14755, https://doi.org/10.5194/acp-20-14741-2020, 2020.</w:t>
      </w:r>
    </w:p>
    <w:p w14:paraId="3C6C6FEC" w14:textId="77777777" w:rsidR="00744F3D" w:rsidRDefault="00744F3D" w:rsidP="00744F3D">
      <w:pPr>
        <w:pStyle w:val="Bibliography"/>
      </w:pPr>
      <w:r>
        <w:t xml:space="preserve">Willis, M. D., </w:t>
      </w:r>
      <w:proofErr w:type="spellStart"/>
      <w:r>
        <w:t>Köllner</w:t>
      </w:r>
      <w:proofErr w:type="spellEnd"/>
      <w:r>
        <w:t xml:space="preserve">, F., Burkart, J., </w:t>
      </w:r>
      <w:proofErr w:type="spellStart"/>
      <w:r>
        <w:t>Bozem</w:t>
      </w:r>
      <w:proofErr w:type="spellEnd"/>
      <w:r>
        <w:t xml:space="preserve">, H., Thomas, J. L., Schneider, J., Aliabadi, A. A., Hoor, P. M., Schulz, H., Herber, A. B., </w:t>
      </w:r>
      <w:proofErr w:type="spellStart"/>
      <w:r>
        <w:t>Leaitch</w:t>
      </w:r>
      <w:proofErr w:type="spellEnd"/>
      <w:r>
        <w:t xml:space="preserve">, W. R., and Abbatt, J. P. D.: Evidence for marine biogenic influence on summertime Arctic aerosol, </w:t>
      </w:r>
      <w:proofErr w:type="spellStart"/>
      <w:r>
        <w:t>Geophys</w:t>
      </w:r>
      <w:proofErr w:type="spellEnd"/>
      <w:r>
        <w:t>. Res. Lett., 44, 6460–6470, https://doi.org/10.1002/2017GL073359, 2017.</w:t>
      </w:r>
    </w:p>
    <w:p w14:paraId="270E8149" w14:textId="77777777" w:rsidR="00744F3D" w:rsidRDefault="00744F3D" w:rsidP="00744F3D">
      <w:pPr>
        <w:pStyle w:val="Bibliography"/>
      </w:pPr>
      <w:r>
        <w:t>Willoughby, A., Wozniak, A., and Hatcher, P.: Detailed Source-Specific Molecular Composition of Ambient Aerosol Organic Matter Using Ultrahigh Resolution Mass Spectrometry and 1H NMR, Atmosphere, 7, 79, https://doi.org/10.3390/atmos7060079, 2016.</w:t>
      </w:r>
    </w:p>
    <w:p w14:paraId="72828B1C" w14:textId="77777777" w:rsidR="00744F3D" w:rsidRDefault="00744F3D" w:rsidP="00744F3D">
      <w:pPr>
        <w:pStyle w:val="Bibliography"/>
      </w:pPr>
      <w:r>
        <w:t>Wolf, K. K. E., Hoppe, C. J. M., Rehder, L., Schaum, E., John, U., and Rost, B.: Heatwave responses of Arctic phytoplankton communities are driven by combined impacts of warming and cooling, Sci. Adv., 10, eadl5904, https://doi.org/10.1126/sciadv.adl5904, 2024.</w:t>
      </w:r>
    </w:p>
    <w:p w14:paraId="151F96DA" w14:textId="77777777" w:rsidR="00744F3D" w:rsidRDefault="00744F3D" w:rsidP="00744F3D">
      <w:pPr>
        <w:pStyle w:val="Bibliography"/>
      </w:pPr>
      <w:r>
        <w:t xml:space="preserve">Xu, W., Lambe, A., Silva, P., Hu, W., Onasch, T., Williams, L., Croteau, P., Zhang, X., </w:t>
      </w:r>
      <w:proofErr w:type="spellStart"/>
      <w:r>
        <w:t>Renbaum</w:t>
      </w:r>
      <w:proofErr w:type="spellEnd"/>
      <w:r>
        <w:t>-Wolff, L., Fortner, E., Jimenez, J. L., Jayne, J., Worsnop, D., and Canagaratna, M.: Laboratory evaluation of species-dependent relative ionization efficiencies in the Aerodyne Aerosol Mass Spectrometer, null, 52, 626–641, https://doi.org/10.1080/02786826.2018.1439570, 2018.</w:t>
      </w:r>
    </w:p>
    <w:p w14:paraId="77EAEF66" w14:textId="77777777" w:rsidR="00744F3D" w:rsidRDefault="00744F3D" w:rsidP="00744F3D">
      <w:pPr>
        <w:pStyle w:val="Bibliography"/>
      </w:pPr>
      <w:r>
        <w:t xml:space="preserve">Xu, W., Ovadnevaite, J., Fossum, K. N., Lin, C., Huang, R.-J., O’Dowd, C., and </w:t>
      </w:r>
      <w:proofErr w:type="spellStart"/>
      <w:r>
        <w:t>Ceburnis</w:t>
      </w:r>
      <w:proofErr w:type="spellEnd"/>
      <w:r>
        <w:t>, D.: Aerosol hygroscopicity and its link to chemical composition in the coastal atmosphere of Mace Head: marine and continental air masses, Atmos. Chem. Phys., 20, 3777–3791, https://doi.org/10.5194/acp-20-3777-2020, 2020.</w:t>
      </w:r>
    </w:p>
    <w:p w14:paraId="0AEF23D4" w14:textId="77777777" w:rsidR="00744F3D" w:rsidRDefault="00744F3D" w:rsidP="00744F3D">
      <w:pPr>
        <w:pStyle w:val="Bibliography"/>
      </w:pPr>
      <w:r>
        <w:t xml:space="preserve">Xu, W., Fossum, K. N., Ovadnevaite, J., Lin, C., Huang, R.-J., O’Dowd, C., and </w:t>
      </w:r>
      <w:proofErr w:type="spellStart"/>
      <w:r>
        <w:t>Ceburnis</w:t>
      </w:r>
      <w:proofErr w:type="spellEnd"/>
      <w:r>
        <w:t>, D.: The impact of aerosol size-dependent hygroscopicity and mixing state on the cloud condensation nuclei potential over the north-east Atlantic, Atmos. Chem. Phys., 21, 8655–8675, https://doi.org/10.5194/acp-21-8655-2021, 2021.</w:t>
      </w:r>
    </w:p>
    <w:p w14:paraId="133E3497" w14:textId="77777777" w:rsidR="00744F3D" w:rsidRDefault="00744F3D" w:rsidP="00744F3D">
      <w:pPr>
        <w:pStyle w:val="Bibliography"/>
      </w:pPr>
      <w:r>
        <w:t xml:space="preserve">Yazdani, A., </w:t>
      </w:r>
      <w:proofErr w:type="spellStart"/>
      <w:r>
        <w:t>Dudani</w:t>
      </w:r>
      <w:proofErr w:type="spellEnd"/>
      <w:r>
        <w:t xml:space="preserve">, N., Takahama, S., Bertrand, A., </w:t>
      </w:r>
      <w:proofErr w:type="spellStart"/>
      <w:r>
        <w:t>Prévôt</w:t>
      </w:r>
      <w:proofErr w:type="spellEnd"/>
      <w:r>
        <w:t>, A. S. H., El Haddad, I., and Dillner, A. M.: Fragment ion–functional group relationships in organic aerosols using aerosol mass spectrometry and mid-infrared spectroscopy, Atmos. Meas. Tech., 15, 2857–2874, https://doi.org/10.5194/amt-15-2857-2022, 2022.</w:t>
      </w:r>
    </w:p>
    <w:p w14:paraId="54743DA6" w14:textId="77777777" w:rsidR="00744F3D" w:rsidRDefault="00744F3D" w:rsidP="00744F3D">
      <w:pPr>
        <w:pStyle w:val="Bibliography"/>
      </w:pPr>
      <w:proofErr w:type="spellStart"/>
      <w:r>
        <w:t>Zeppenfeld</w:t>
      </w:r>
      <w:proofErr w:type="spellEnd"/>
      <w:r>
        <w:t xml:space="preserve">, S., Van </w:t>
      </w:r>
      <w:proofErr w:type="spellStart"/>
      <w:r>
        <w:t>Pinxteren</w:t>
      </w:r>
      <w:proofErr w:type="spellEnd"/>
      <w:r>
        <w:t xml:space="preserve">, M., Hartmann, M., </w:t>
      </w:r>
      <w:proofErr w:type="spellStart"/>
      <w:r>
        <w:t>Zeising</w:t>
      </w:r>
      <w:proofErr w:type="spellEnd"/>
      <w:r>
        <w:t>,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A6DFD5F" w14:textId="77777777" w:rsidR="00744F3D" w:rsidRDefault="00744F3D" w:rsidP="00744F3D">
      <w:pPr>
        <w:pStyle w:val="Bibliography"/>
      </w:pPr>
      <w:r>
        <w:t xml:space="preserve">Zhang, Q., Jimenez, J. L., Canagaratna, M. R., Ulbrich, I. M., Ng, N. L., Worsnop, D. R., and Sun, Y.: Understanding atmospheric organic aerosols via factor analysis of aerosol mass spectrometry: a review, Anal </w:t>
      </w:r>
      <w:proofErr w:type="spellStart"/>
      <w:r>
        <w:t>Bioanal</w:t>
      </w:r>
      <w:proofErr w:type="spellEnd"/>
      <w:r>
        <w:t xml:space="preserve"> Chem, 401, 3045–3067, https://doi.org/10.1007/s00216-011-5355-y, 2011.</w:t>
      </w:r>
    </w:p>
    <w:p w14:paraId="389DE6DA" w14:textId="77777777" w:rsidR="00744F3D" w:rsidRDefault="00744F3D" w:rsidP="00744F3D">
      <w:pPr>
        <w:pStyle w:val="Bibliography"/>
      </w:pPr>
      <w:r>
        <w:lastRenderedPageBreak/>
        <w:t xml:space="preserve">Zhao, Z., He, Q., Lu, Z., Zhao, Q., and Wang, J.: Analysis of Atmospheric CO2 and CO at </w:t>
      </w:r>
      <w:proofErr w:type="spellStart"/>
      <w:r>
        <w:t>Akedala</w:t>
      </w:r>
      <w:proofErr w:type="spellEnd"/>
      <w:r>
        <w:t xml:space="preserve"> Atmospheric Background Observation Station, a Regional Station in Northwestern China, IJERPH, 19, 6948, https://doi.org/10.3390/ijerph19116948, 2022.</w:t>
      </w:r>
    </w:p>
    <w:p w14:paraId="1CADFBA9" w14:textId="77777777" w:rsidR="00744F3D" w:rsidRDefault="00744F3D" w:rsidP="00744F3D">
      <w:pPr>
        <w:pStyle w:val="Bibliography"/>
      </w:pPr>
      <w:r>
        <w:t xml:space="preserve">Zheng, G., Wang, Y., Wood, R., Jensen, M. P., Kuang, C., McCoy, I. L., Matthews, A., Mei, F., Tomlinson, J. M., Shilling, J. E., </w:t>
      </w:r>
      <w:proofErr w:type="spellStart"/>
      <w:r>
        <w:t>Zawadowicz</w:t>
      </w:r>
      <w:proofErr w:type="spellEnd"/>
      <w:r>
        <w:t>, M. A., Crosbie, E., Moore, R., Ziemba, L., Andreae, M. O., and Wang, J.: New particle formation in the remote marine boundary layer, Nat Commun, 12, 527, https://doi.org/10.1038/s41467-020-20773-1, 2021.</w:t>
      </w:r>
    </w:p>
    <w:p w14:paraId="00B52059" w14:textId="5975160D"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4758A9">
        <w:rPr>
          <w:rFonts w:ascii="Times New Roman" w:hAnsi="Times New Roman" w:cs="Times New Roman"/>
          <w:sz w:val="20"/>
          <w:szCs w:val="20"/>
        </w:rPr>
        <w:fldChar w:fldCharType="end"/>
      </w:r>
    </w:p>
    <w:sectPr w:rsidR="007D39B4" w:rsidRPr="002E0350" w:rsidSect="00E8202A">
      <w:footerReference w:type="default" r:id="rId14"/>
      <w:pgSz w:w="11906" w:h="16838" w:code="9"/>
      <w:pgMar w:top="1418" w:right="1418" w:bottom="1418" w:left="1418"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37C8D3" w14:textId="77777777" w:rsidR="00DB3E8E" w:rsidRPr="004758A9" w:rsidRDefault="00DB3E8E" w:rsidP="007202CA">
      <w:pPr>
        <w:spacing w:after="0" w:line="240" w:lineRule="auto"/>
      </w:pPr>
      <w:r w:rsidRPr="004758A9">
        <w:separator/>
      </w:r>
    </w:p>
  </w:endnote>
  <w:endnote w:type="continuationSeparator" w:id="0">
    <w:p w14:paraId="683AAB8E" w14:textId="77777777" w:rsidR="00DB3E8E" w:rsidRPr="004758A9" w:rsidRDefault="00DB3E8E"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3315205"/>
      <w:docPartObj>
        <w:docPartGallery w:val="Page Numbers (Bottom of Page)"/>
        <w:docPartUnique/>
      </w:docPartObj>
    </w:sdtPr>
    <w:sdtContent>
      <w:p w14:paraId="537CDAF5" w14:textId="09CAD7C6" w:rsidR="002A3363" w:rsidRPr="004758A9" w:rsidRDefault="002A3363" w:rsidP="007202CA">
        <w:pPr>
          <w:pStyle w:val="Footer"/>
          <w:jc w:val="right"/>
        </w:pPr>
        <w:r w:rsidRPr="004758A9">
          <w:fldChar w:fldCharType="begin"/>
        </w:r>
        <w:r w:rsidRPr="004758A9">
          <w:instrText xml:space="preserve"> PAGE   \* MERGEFORMAT </w:instrText>
        </w:r>
        <w:r w:rsidRPr="004758A9">
          <w:fldChar w:fldCharType="separate"/>
        </w:r>
        <w:r w:rsidR="00A52867" w:rsidRPr="004758A9">
          <w:t>23</w:t>
        </w:r>
        <w:r w:rsidRPr="004758A9">
          <w:fldChar w:fldCharType="end"/>
        </w:r>
      </w:p>
    </w:sdtContent>
  </w:sdt>
  <w:p w14:paraId="2F068A3B" w14:textId="77777777" w:rsidR="002A3363" w:rsidRPr="004758A9" w:rsidRDefault="002A3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0B1823" w14:textId="77777777" w:rsidR="00DB3E8E" w:rsidRPr="004758A9" w:rsidRDefault="00DB3E8E" w:rsidP="007202CA">
      <w:pPr>
        <w:spacing w:after="0" w:line="240" w:lineRule="auto"/>
      </w:pPr>
      <w:r w:rsidRPr="004758A9">
        <w:separator/>
      </w:r>
    </w:p>
  </w:footnote>
  <w:footnote w:type="continuationSeparator" w:id="0">
    <w:p w14:paraId="04D8B59F" w14:textId="77777777" w:rsidR="00DB3E8E" w:rsidRPr="004758A9" w:rsidRDefault="00DB3E8E"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9915662">
    <w:abstractNumId w:val="1"/>
  </w:num>
  <w:num w:numId="2" w16cid:durableId="473913212">
    <w:abstractNumId w:val="2"/>
  </w:num>
  <w:num w:numId="3" w16cid:durableId="2085255715">
    <w:abstractNumId w:val="0"/>
  </w:num>
  <w:num w:numId="4" w16cid:durableId="18999776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EVASSUS, Emmanuel">
    <w15:presenceInfo w15:providerId="AD" w15:userId="S::E.CHEVASSUS1@universityofgalway.ie::1543e1cf-0d9c-44fc-a70f-318b48dc4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E0A"/>
    <w:rsid w:val="000B45F8"/>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C0CEB"/>
    <w:rsid w:val="001C22F1"/>
    <w:rsid w:val="001C24A9"/>
    <w:rsid w:val="001C331D"/>
    <w:rsid w:val="001C53E5"/>
    <w:rsid w:val="001C7BA9"/>
    <w:rsid w:val="001C7C3B"/>
    <w:rsid w:val="001D13D2"/>
    <w:rsid w:val="001D2911"/>
    <w:rsid w:val="001D2DC6"/>
    <w:rsid w:val="001D4364"/>
    <w:rsid w:val="001D5160"/>
    <w:rsid w:val="001D7E14"/>
    <w:rsid w:val="001E18A1"/>
    <w:rsid w:val="001E1E6C"/>
    <w:rsid w:val="001E3657"/>
    <w:rsid w:val="001E39DB"/>
    <w:rsid w:val="001E662A"/>
    <w:rsid w:val="001F2467"/>
    <w:rsid w:val="001F2717"/>
    <w:rsid w:val="001F351A"/>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4457"/>
    <w:rsid w:val="003F51B0"/>
    <w:rsid w:val="003F599B"/>
    <w:rsid w:val="003F6076"/>
    <w:rsid w:val="003F60A2"/>
    <w:rsid w:val="003F636C"/>
    <w:rsid w:val="004002E9"/>
    <w:rsid w:val="00402AEF"/>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14"/>
    <w:rsid w:val="00435BCA"/>
    <w:rsid w:val="00435F3B"/>
    <w:rsid w:val="00437622"/>
    <w:rsid w:val="00437A7A"/>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41D"/>
    <w:rsid w:val="00511C23"/>
    <w:rsid w:val="00511D19"/>
    <w:rsid w:val="00513400"/>
    <w:rsid w:val="00513D68"/>
    <w:rsid w:val="00514B3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7C1"/>
    <w:rsid w:val="0053690D"/>
    <w:rsid w:val="00536BA8"/>
    <w:rsid w:val="00540AF4"/>
    <w:rsid w:val="00541228"/>
    <w:rsid w:val="00541B71"/>
    <w:rsid w:val="00543763"/>
    <w:rsid w:val="00544017"/>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DA0"/>
    <w:rsid w:val="005635FA"/>
    <w:rsid w:val="005643B6"/>
    <w:rsid w:val="00565507"/>
    <w:rsid w:val="00565EDD"/>
    <w:rsid w:val="005736AF"/>
    <w:rsid w:val="00573F2C"/>
    <w:rsid w:val="00574C54"/>
    <w:rsid w:val="00576BFE"/>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561F"/>
    <w:rsid w:val="0066578C"/>
    <w:rsid w:val="00665913"/>
    <w:rsid w:val="0066730B"/>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4F3D"/>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6372"/>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5A02"/>
    <w:rsid w:val="00895A0C"/>
    <w:rsid w:val="00895B79"/>
    <w:rsid w:val="008965BB"/>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5F3"/>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55C9"/>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3E8E"/>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C7B25"/>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97"/>
    <w:rsid w:val="00E05E20"/>
    <w:rsid w:val="00E06E9D"/>
    <w:rsid w:val="00E0746D"/>
    <w:rsid w:val="00E07FAF"/>
    <w:rsid w:val="00E104EE"/>
    <w:rsid w:val="00E105B2"/>
    <w:rsid w:val="00E129ED"/>
    <w:rsid w:val="00E13499"/>
    <w:rsid w:val="00E146E3"/>
    <w:rsid w:val="00E14A11"/>
    <w:rsid w:val="00E14C7D"/>
    <w:rsid w:val="00E1540F"/>
    <w:rsid w:val="00E15993"/>
    <w:rsid w:val="00E15BD7"/>
    <w:rsid w:val="00E171A2"/>
    <w:rsid w:val="00E207A5"/>
    <w:rsid w:val="00E20C1D"/>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255A"/>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142"/>
    <w:rsid w:val="00EC440B"/>
    <w:rsid w:val="00EC4C64"/>
    <w:rsid w:val="00EC4FFC"/>
    <w:rsid w:val="00EC6082"/>
    <w:rsid w:val="00ED033C"/>
    <w:rsid w:val="00ED19FB"/>
    <w:rsid w:val="00ED221F"/>
    <w:rsid w:val="00ED2B42"/>
    <w:rsid w:val="00ED2C62"/>
    <w:rsid w:val="00ED33BD"/>
    <w:rsid w:val="00ED45CC"/>
    <w:rsid w:val="00ED5AAA"/>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5379"/>
    <w:rsid w:val="00F46A89"/>
    <w:rsid w:val="00F47E63"/>
    <w:rsid w:val="00F51174"/>
    <w:rsid w:val="00F51F97"/>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15AF"/>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73A9"/>
    <w:rsid w:val="00FB7E47"/>
    <w:rsid w:val="00FB7FF1"/>
    <w:rsid w:val="00FC1063"/>
    <w:rsid w:val="00FC1756"/>
    <w:rsid w:val="00FC17D2"/>
    <w:rsid w:val="00FC25D4"/>
    <w:rsid w:val="00FC2FD2"/>
    <w:rsid w:val="00FC3086"/>
    <w:rsid w:val="00FC4120"/>
    <w:rsid w:val="00FC56DB"/>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F4E15FA7-A285-4A4A-B706-0C8BD239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C4709-C037-48B8-84D9-F7CF6444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97597</Words>
  <Characters>556304</Characters>
  <Application>Microsoft Office Word</Application>
  <DocSecurity>0</DocSecurity>
  <Lines>4635</Lines>
  <Paragraphs>1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2</cp:revision>
  <cp:lastPrinted>2024-12-05T15:32:00Z</cp:lastPrinted>
  <dcterms:created xsi:type="dcterms:W3CDTF">2024-12-12T11:11:00Z</dcterms:created>
  <dcterms:modified xsi:type="dcterms:W3CDTF">2024-12-1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dOWZ9L8"/&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